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770E70" w14:textId="34719E4D" w:rsidR="00FC5E2E" w:rsidRDefault="00385EC5" w:rsidP="00FC5E2E">
      <w:pPr>
        <w:spacing w:line="480" w:lineRule="auto"/>
        <w:jc w:val="center"/>
        <w:rPr>
          <w:rFonts w:asciiTheme="majorBidi" w:hAnsiTheme="majorBidi" w:cstheme="majorBidi"/>
          <w:b/>
          <w:bCs/>
        </w:rPr>
      </w:pPr>
      <w:r w:rsidRPr="00AF3A1F">
        <w:rPr>
          <w:rFonts w:asciiTheme="majorBidi" w:hAnsiTheme="majorBidi" w:cstheme="majorBidi"/>
          <w:b/>
          <w:bCs/>
        </w:rPr>
        <w:t xml:space="preserve">Off-pump </w:t>
      </w:r>
      <w:r w:rsidR="007858A2" w:rsidRPr="00AF3A1F">
        <w:rPr>
          <w:rFonts w:asciiTheme="majorBidi" w:hAnsiTheme="majorBidi" w:cstheme="majorBidi"/>
          <w:b/>
          <w:bCs/>
        </w:rPr>
        <w:t>Coronary Artery Bypass Grafting in a Patient with Severe Ischemic Cardiomyopathy: A Case Report</w:t>
      </w:r>
    </w:p>
    <w:p w14:paraId="121F1310" w14:textId="03CE5424" w:rsidR="00FE7914" w:rsidRDefault="00FE7914" w:rsidP="00FE7914">
      <w:pPr>
        <w:spacing w:line="480" w:lineRule="auto"/>
        <w:jc w:val="center"/>
        <w:rPr>
          <w:rFonts w:asciiTheme="majorBidi" w:hAnsiTheme="majorBidi" w:cstheme="majorBidi"/>
          <w:vertAlign w:val="superscript"/>
        </w:rPr>
      </w:pPr>
      <w:r w:rsidRPr="00FE7914">
        <w:rPr>
          <w:rFonts w:asciiTheme="majorBidi" w:hAnsiTheme="majorBidi" w:cstheme="majorBidi"/>
        </w:rPr>
        <w:t xml:space="preserve">Dr. Hemn A. Abdullah </w:t>
      </w:r>
      <w:r w:rsidRPr="00FE7914">
        <w:rPr>
          <w:rFonts w:asciiTheme="majorBidi" w:hAnsiTheme="majorBidi" w:cstheme="majorBidi"/>
          <w:vertAlign w:val="superscript"/>
        </w:rPr>
        <w:t>1</w:t>
      </w:r>
      <w:r w:rsidR="005351F8">
        <w:rPr>
          <w:rFonts w:asciiTheme="majorBidi" w:hAnsiTheme="majorBidi" w:cstheme="majorBidi"/>
        </w:rPr>
        <w:t xml:space="preserve">, </w:t>
      </w:r>
      <w:r w:rsidRPr="00FE7914">
        <w:rPr>
          <w:rFonts w:asciiTheme="majorBidi" w:hAnsiTheme="majorBidi" w:cstheme="majorBidi"/>
        </w:rPr>
        <w:t xml:space="preserve">Dr. Darya N. Saeed </w:t>
      </w:r>
      <w:r w:rsidR="005351F8" w:rsidRPr="00FE7914">
        <w:rPr>
          <w:rFonts w:asciiTheme="majorBidi" w:hAnsiTheme="majorBidi" w:cstheme="majorBidi"/>
          <w:vertAlign w:val="superscript"/>
        </w:rPr>
        <w:t>2</w:t>
      </w:r>
      <w:r w:rsidR="005351F8" w:rsidRPr="00FE7914">
        <w:rPr>
          <w:rFonts w:asciiTheme="majorBidi" w:hAnsiTheme="majorBidi" w:cstheme="majorBidi"/>
        </w:rPr>
        <w:t>,</w:t>
      </w:r>
      <w:r w:rsidR="005351F8">
        <w:rPr>
          <w:rFonts w:asciiTheme="majorBidi" w:hAnsiTheme="majorBidi" w:cstheme="majorBidi"/>
        </w:rPr>
        <w:t xml:space="preserve"> </w:t>
      </w:r>
      <w:r w:rsidRPr="00FE7914">
        <w:rPr>
          <w:rFonts w:asciiTheme="majorBidi" w:hAnsiTheme="majorBidi" w:cstheme="majorBidi"/>
        </w:rPr>
        <w:t xml:space="preserve">Dr. Sherzad A. Ismael </w:t>
      </w:r>
      <w:r w:rsidRPr="00FE7914">
        <w:rPr>
          <w:rFonts w:asciiTheme="majorBidi" w:hAnsiTheme="majorBidi" w:cstheme="majorBidi"/>
          <w:vertAlign w:val="superscript"/>
        </w:rPr>
        <w:t>3</w:t>
      </w:r>
      <w:r w:rsidRPr="00FE7914">
        <w:rPr>
          <w:rFonts w:asciiTheme="majorBidi" w:hAnsiTheme="majorBidi" w:cstheme="majorBidi"/>
        </w:rPr>
        <w:t>*,</w:t>
      </w:r>
      <w:r>
        <w:rPr>
          <w:rFonts w:asciiTheme="majorBidi" w:hAnsiTheme="majorBidi" w:cstheme="majorBidi"/>
        </w:rPr>
        <w:t xml:space="preserve"> </w:t>
      </w:r>
      <w:r w:rsidRPr="00FE7914">
        <w:rPr>
          <w:rFonts w:asciiTheme="majorBidi" w:hAnsiTheme="majorBidi" w:cstheme="majorBidi"/>
        </w:rPr>
        <w:t xml:space="preserve">Abdulla H. </w:t>
      </w:r>
      <w:proofErr w:type="spellStart"/>
      <w:r w:rsidRPr="00FE7914">
        <w:rPr>
          <w:rFonts w:asciiTheme="majorBidi" w:hAnsiTheme="majorBidi" w:cstheme="majorBidi"/>
        </w:rPr>
        <w:t>Flayeh</w:t>
      </w:r>
      <w:proofErr w:type="spellEnd"/>
      <w:r w:rsidRPr="00FE7914">
        <w:rPr>
          <w:rFonts w:asciiTheme="majorBidi" w:hAnsiTheme="majorBidi" w:cstheme="majorBidi"/>
        </w:rPr>
        <w:t xml:space="preserve"> </w:t>
      </w:r>
      <w:r>
        <w:rPr>
          <w:rFonts w:asciiTheme="majorBidi" w:hAnsiTheme="majorBidi" w:cstheme="majorBidi"/>
          <w:vertAlign w:val="superscript"/>
        </w:rPr>
        <w:t>4</w:t>
      </w:r>
      <w:r w:rsidRPr="00FE7914">
        <w:rPr>
          <w:rFonts w:asciiTheme="majorBidi" w:hAnsiTheme="majorBidi" w:cstheme="majorBidi"/>
        </w:rPr>
        <w:t>,</w:t>
      </w:r>
      <w:r w:rsidR="005351F8">
        <w:rPr>
          <w:rFonts w:asciiTheme="majorBidi" w:hAnsiTheme="majorBidi" w:cstheme="majorBidi"/>
        </w:rPr>
        <w:t xml:space="preserve"> </w:t>
      </w:r>
      <w:proofErr w:type="spellStart"/>
      <w:r w:rsidRPr="00FE7914">
        <w:rPr>
          <w:rFonts w:asciiTheme="majorBidi" w:hAnsiTheme="majorBidi" w:cstheme="majorBidi"/>
        </w:rPr>
        <w:t>Blnd</w:t>
      </w:r>
      <w:proofErr w:type="spellEnd"/>
      <w:r w:rsidRPr="00FE7914">
        <w:rPr>
          <w:rFonts w:asciiTheme="majorBidi" w:hAnsiTheme="majorBidi" w:cstheme="majorBidi"/>
        </w:rPr>
        <w:t xml:space="preserve"> A. Ismael </w:t>
      </w:r>
      <w:r>
        <w:rPr>
          <w:rFonts w:asciiTheme="majorBidi" w:hAnsiTheme="majorBidi" w:cstheme="majorBidi"/>
          <w:vertAlign w:val="superscript"/>
        </w:rPr>
        <w:t>4</w:t>
      </w:r>
      <w:r w:rsidRPr="00FE7914">
        <w:rPr>
          <w:rFonts w:asciiTheme="majorBidi" w:hAnsiTheme="majorBidi" w:cstheme="majorBidi"/>
        </w:rPr>
        <w:t xml:space="preserve">, Marwan A. Hussein </w:t>
      </w:r>
      <w:r>
        <w:rPr>
          <w:rFonts w:asciiTheme="majorBidi" w:hAnsiTheme="majorBidi" w:cstheme="majorBidi"/>
          <w:vertAlign w:val="superscript"/>
        </w:rPr>
        <w:t>5</w:t>
      </w:r>
    </w:p>
    <w:p w14:paraId="04724EE5" w14:textId="3CE0A2C8" w:rsidR="007858A2" w:rsidRDefault="00FE7914" w:rsidP="00FC5E2E">
      <w:pPr>
        <w:spacing w:line="480" w:lineRule="auto"/>
        <w:jc w:val="center"/>
        <w:rPr>
          <w:rFonts w:asciiTheme="majorBidi" w:hAnsiTheme="majorBidi" w:cstheme="majorBidi"/>
          <w:lang w:val="it-IT"/>
        </w:rPr>
      </w:pPr>
      <w:r w:rsidRPr="00FE7914">
        <w:rPr>
          <w:rFonts w:asciiTheme="majorBidi" w:hAnsiTheme="majorBidi" w:cstheme="majorBidi"/>
          <w:vertAlign w:val="superscript"/>
          <w:lang w:val="en-GB"/>
        </w:rPr>
        <w:t>1</w:t>
      </w:r>
      <w:r w:rsidRPr="00FE7914">
        <w:rPr>
          <w:rFonts w:asciiTheme="majorBidi" w:hAnsiTheme="majorBidi" w:cstheme="majorBidi"/>
        </w:rPr>
        <w:t>Cardiovascular Surgeon, Ministry of Health;</w:t>
      </w:r>
      <w:r w:rsidRPr="00FE7914">
        <w:rPr>
          <w:rFonts w:asciiTheme="majorBidi" w:hAnsiTheme="majorBidi" w:cstheme="majorBidi"/>
          <w:vertAlign w:val="superscript"/>
        </w:rPr>
        <w:t xml:space="preserve"> </w:t>
      </w:r>
      <w:r w:rsidRPr="00FE7914">
        <w:rPr>
          <w:rFonts w:asciiTheme="majorBidi" w:hAnsiTheme="majorBidi" w:cstheme="majorBidi"/>
          <w:vertAlign w:val="superscript"/>
          <w:lang w:val="en-GB"/>
        </w:rPr>
        <w:t>2</w:t>
      </w:r>
      <w:r w:rsidRPr="00FE7914">
        <w:rPr>
          <w:rFonts w:asciiTheme="majorBidi" w:hAnsiTheme="majorBidi" w:cstheme="majorBidi"/>
          <w:lang w:val="it-IT"/>
        </w:rPr>
        <w:t>Cardiovascular Specialty trainees, Ministry of Health;</w:t>
      </w:r>
      <w:r w:rsidRPr="00FE7914">
        <w:rPr>
          <w:rFonts w:asciiTheme="majorBidi" w:hAnsiTheme="majorBidi" w:cstheme="majorBidi"/>
          <w:vertAlign w:val="superscript"/>
          <w:lang w:val="it-IT"/>
        </w:rPr>
        <w:t xml:space="preserve"> 3</w:t>
      </w:r>
      <w:r w:rsidRPr="00FE7914">
        <w:rPr>
          <w:rFonts w:asciiTheme="majorBidi" w:hAnsiTheme="majorBidi" w:cstheme="majorBidi"/>
          <w:lang w:val="it-IT"/>
        </w:rPr>
        <w:t xml:space="preserve">Professor of Community Medicine, Kurdistan Higher Council of Medical Specialties; </w:t>
      </w:r>
      <w:r>
        <w:rPr>
          <w:rFonts w:asciiTheme="majorBidi" w:hAnsiTheme="majorBidi" w:cstheme="majorBidi"/>
          <w:vertAlign w:val="superscript"/>
          <w:lang w:val="it-IT"/>
        </w:rPr>
        <w:t>4</w:t>
      </w:r>
      <w:r w:rsidRPr="00FE7914">
        <w:rPr>
          <w:rFonts w:asciiTheme="majorBidi" w:hAnsiTheme="majorBidi" w:cstheme="majorBidi"/>
          <w:lang w:val="it-IT"/>
        </w:rPr>
        <w:t>Department of biology, college of science, Salahaddin University-Erbil, Erbil, Kurdistan region, Iraq</w:t>
      </w:r>
      <w:r>
        <w:rPr>
          <w:rFonts w:asciiTheme="majorBidi" w:hAnsiTheme="majorBidi" w:cstheme="majorBidi"/>
          <w:lang w:val="it-IT"/>
        </w:rPr>
        <w:t xml:space="preserve">; </w:t>
      </w:r>
      <w:r>
        <w:rPr>
          <w:rFonts w:asciiTheme="majorBidi" w:hAnsiTheme="majorBidi" w:cstheme="majorBidi"/>
          <w:vertAlign w:val="superscript"/>
          <w:lang w:val="it-IT"/>
        </w:rPr>
        <w:t>5</w:t>
      </w:r>
      <w:r w:rsidRPr="00FE7914">
        <w:rPr>
          <w:rFonts w:asciiTheme="majorBidi" w:hAnsiTheme="majorBidi" w:cstheme="majorBidi"/>
          <w:lang w:val="it-IT"/>
        </w:rPr>
        <w:t>College of Medicine, Hawler Medical University, Erbil, Kurdistan Region, Iraq</w:t>
      </w:r>
    </w:p>
    <w:p w14:paraId="2869ADE3" w14:textId="7311A6A1" w:rsidR="00124F00" w:rsidRDefault="00C66AF2" w:rsidP="006F7142">
      <w:pPr>
        <w:spacing w:line="480" w:lineRule="auto"/>
        <w:jc w:val="both"/>
        <w:rPr>
          <w:rFonts w:asciiTheme="majorBidi" w:hAnsiTheme="majorBidi" w:cstheme="majorBidi"/>
        </w:rPr>
      </w:pPr>
      <w:r>
        <w:rPr>
          <w:rFonts w:asciiTheme="majorBidi" w:hAnsiTheme="majorBidi" w:cstheme="majorBidi"/>
          <w:lang w:val="it-IT"/>
        </w:rPr>
        <w:t xml:space="preserve">*Corresponding author: </w:t>
      </w:r>
      <w:r w:rsidRPr="00FE7914">
        <w:rPr>
          <w:rFonts w:asciiTheme="majorBidi" w:hAnsiTheme="majorBidi" w:cstheme="majorBidi"/>
        </w:rPr>
        <w:t>Dr. Sherzad A. Ismael</w:t>
      </w:r>
      <w:r>
        <w:rPr>
          <w:rFonts w:asciiTheme="majorBidi" w:hAnsiTheme="majorBidi" w:cstheme="majorBidi"/>
        </w:rPr>
        <w:t xml:space="preserve">, </w:t>
      </w:r>
      <w:r w:rsidRPr="00C66AF2">
        <w:rPr>
          <w:rFonts w:asciiTheme="majorBidi" w:hAnsiTheme="majorBidi" w:cstheme="majorBidi"/>
          <w:lang w:val="en-GB"/>
        </w:rPr>
        <w:t>44001</w:t>
      </w:r>
      <w:r>
        <w:rPr>
          <w:rFonts w:asciiTheme="majorBidi" w:hAnsiTheme="majorBidi" w:cstheme="majorBidi"/>
          <w:lang w:val="en-GB"/>
        </w:rPr>
        <w:t>,</w:t>
      </w:r>
      <w:r w:rsidRPr="00FE7914">
        <w:rPr>
          <w:rFonts w:asciiTheme="majorBidi" w:hAnsiTheme="majorBidi" w:cstheme="majorBidi"/>
          <w:lang w:val="it-IT"/>
        </w:rPr>
        <w:t xml:space="preserve"> Hawler Medical University</w:t>
      </w:r>
      <w:r>
        <w:rPr>
          <w:rFonts w:asciiTheme="majorBidi" w:hAnsiTheme="majorBidi" w:cstheme="majorBidi"/>
        </w:rPr>
        <w:t xml:space="preserve">, </w:t>
      </w:r>
      <w:r w:rsidRPr="00FE7914">
        <w:rPr>
          <w:rFonts w:asciiTheme="majorBidi" w:hAnsiTheme="majorBidi" w:cstheme="majorBidi"/>
          <w:lang w:val="it-IT"/>
        </w:rPr>
        <w:t>College of Medicine</w:t>
      </w:r>
      <w:r>
        <w:rPr>
          <w:rFonts w:asciiTheme="majorBidi" w:hAnsiTheme="majorBidi" w:cstheme="majorBidi"/>
          <w:lang w:val="it-IT"/>
        </w:rPr>
        <w:t xml:space="preserve">, </w:t>
      </w:r>
      <w:hyperlink r:id="rId7" w:history="1">
        <w:r w:rsidRPr="00C66AF2">
          <w:rPr>
            <w:rStyle w:val="Hyperlink"/>
            <w:rFonts w:asciiTheme="majorBidi" w:hAnsiTheme="majorBidi" w:cstheme="majorBidi"/>
          </w:rPr>
          <w:t>Sherzad.aismael@gmail.com</w:t>
        </w:r>
      </w:hyperlink>
    </w:p>
    <w:p w14:paraId="3EA32C9A" w14:textId="550B3BFF" w:rsidR="00124F00" w:rsidRDefault="002A3D85" w:rsidP="00FC5E2E">
      <w:pPr>
        <w:spacing w:line="480" w:lineRule="auto"/>
        <w:rPr>
          <w:rFonts w:asciiTheme="majorBidi" w:hAnsiTheme="majorBidi" w:cstheme="majorBidi"/>
          <w:lang w:val="it-IT"/>
        </w:rPr>
      </w:pPr>
      <w:r>
        <w:rPr>
          <w:rFonts w:asciiTheme="majorBidi" w:hAnsiTheme="majorBidi" w:cstheme="majorBidi"/>
          <w:lang w:val="it-IT"/>
        </w:rPr>
        <w:t>This study was pproved by the [name of ethical committee], with approval reference number [reference number, on [date of approval]</w:t>
      </w:r>
      <w:r w:rsidR="004E5DB7">
        <w:rPr>
          <w:rFonts w:asciiTheme="majorBidi" w:hAnsiTheme="majorBidi" w:cstheme="majorBidi"/>
          <w:lang w:val="it-IT"/>
        </w:rPr>
        <w:t>.</w:t>
      </w:r>
    </w:p>
    <w:p w14:paraId="159A5E39" w14:textId="422608A1" w:rsidR="00D962C6" w:rsidRDefault="00D962C6" w:rsidP="002A3D85">
      <w:pPr>
        <w:spacing w:line="480" w:lineRule="auto"/>
        <w:rPr>
          <w:rFonts w:asciiTheme="majorBidi" w:hAnsiTheme="majorBidi" w:cstheme="majorBidi"/>
          <w:lang w:val="it-IT"/>
        </w:rPr>
      </w:pPr>
      <w:r>
        <w:rPr>
          <w:rFonts w:asciiTheme="majorBidi" w:hAnsiTheme="majorBidi" w:cstheme="majorBidi"/>
          <w:lang w:val="it-IT"/>
        </w:rPr>
        <w:t>This case report does not contain identifiable patient information, and therefore informed consent was not required</w:t>
      </w:r>
      <w:r w:rsidR="004E5DB7">
        <w:rPr>
          <w:rFonts w:asciiTheme="majorBidi" w:hAnsiTheme="majorBidi" w:cstheme="majorBidi"/>
          <w:lang w:val="it-IT"/>
        </w:rPr>
        <w:t>.</w:t>
      </w:r>
    </w:p>
    <w:p w14:paraId="72038FB1" w14:textId="77777777" w:rsidR="004E5DB7" w:rsidRDefault="004E5DB7" w:rsidP="002A3D85">
      <w:pPr>
        <w:spacing w:line="480" w:lineRule="auto"/>
        <w:rPr>
          <w:rFonts w:asciiTheme="majorBidi" w:hAnsiTheme="majorBidi" w:cstheme="majorBidi"/>
          <w:lang w:val="it-IT"/>
        </w:rPr>
      </w:pPr>
    </w:p>
    <w:p w14:paraId="2A99143D" w14:textId="77777777" w:rsidR="004E5DB7" w:rsidRDefault="004E5DB7" w:rsidP="002A3D85">
      <w:pPr>
        <w:spacing w:line="480" w:lineRule="auto"/>
        <w:rPr>
          <w:rFonts w:asciiTheme="majorBidi" w:hAnsiTheme="majorBidi" w:cstheme="majorBidi"/>
          <w:lang w:val="it-IT"/>
        </w:rPr>
      </w:pPr>
    </w:p>
    <w:p w14:paraId="4342353F" w14:textId="77777777" w:rsidR="00124F00" w:rsidRDefault="00124F00" w:rsidP="0079431F">
      <w:pPr>
        <w:spacing w:line="480" w:lineRule="auto"/>
        <w:rPr>
          <w:rFonts w:asciiTheme="majorBidi" w:hAnsiTheme="majorBidi" w:cstheme="majorBidi"/>
          <w:lang w:val="it-IT"/>
        </w:rPr>
      </w:pPr>
    </w:p>
    <w:p w14:paraId="312CD7BF" w14:textId="77777777" w:rsidR="006F7142" w:rsidRDefault="006F7142" w:rsidP="0079431F">
      <w:pPr>
        <w:spacing w:line="480" w:lineRule="auto"/>
        <w:rPr>
          <w:rFonts w:asciiTheme="majorBidi" w:hAnsiTheme="majorBidi" w:cstheme="majorBidi"/>
          <w:lang w:val="it-IT"/>
        </w:rPr>
      </w:pPr>
    </w:p>
    <w:p w14:paraId="3F3D7B90" w14:textId="77777777" w:rsidR="006F7142" w:rsidRDefault="006F7142" w:rsidP="0079431F">
      <w:pPr>
        <w:spacing w:line="480" w:lineRule="auto"/>
        <w:rPr>
          <w:rFonts w:asciiTheme="majorBidi" w:hAnsiTheme="majorBidi" w:cstheme="majorBidi"/>
          <w:lang w:val="it-IT"/>
        </w:rPr>
      </w:pPr>
    </w:p>
    <w:p w14:paraId="649E0016" w14:textId="77777777" w:rsidR="006F7142" w:rsidRDefault="006F7142" w:rsidP="0079431F">
      <w:pPr>
        <w:spacing w:line="480" w:lineRule="auto"/>
        <w:rPr>
          <w:rFonts w:asciiTheme="majorBidi" w:hAnsiTheme="majorBidi" w:cstheme="majorBidi"/>
          <w:lang w:val="it-IT"/>
        </w:rPr>
      </w:pPr>
    </w:p>
    <w:p w14:paraId="7DF4B2C2" w14:textId="77777777" w:rsidR="006F7142" w:rsidRDefault="006F7142" w:rsidP="0079431F">
      <w:pPr>
        <w:spacing w:line="480" w:lineRule="auto"/>
        <w:rPr>
          <w:rFonts w:asciiTheme="majorBidi" w:hAnsiTheme="majorBidi" w:cstheme="majorBidi"/>
          <w:lang w:val="it-IT"/>
        </w:rPr>
      </w:pPr>
    </w:p>
    <w:p w14:paraId="6A7CF5E9" w14:textId="77777777" w:rsidR="003D334A" w:rsidRDefault="003D334A" w:rsidP="00AF3A1F">
      <w:pPr>
        <w:spacing w:line="480" w:lineRule="auto"/>
        <w:jc w:val="both"/>
        <w:rPr>
          <w:rFonts w:asciiTheme="majorBidi" w:hAnsiTheme="majorBidi" w:cstheme="majorBidi"/>
          <w:vertAlign w:val="superscript"/>
        </w:rPr>
      </w:pPr>
    </w:p>
    <w:p w14:paraId="74B4E584" w14:textId="7E71B014" w:rsidR="00C01AA6" w:rsidRPr="00AF3A1F" w:rsidRDefault="003D334A" w:rsidP="00AF3A1F">
      <w:pPr>
        <w:spacing w:line="480" w:lineRule="auto"/>
        <w:jc w:val="both"/>
        <w:rPr>
          <w:rFonts w:asciiTheme="majorBidi" w:hAnsiTheme="majorBidi" w:cstheme="majorBidi"/>
          <w:b/>
          <w:bCs/>
        </w:rPr>
      </w:pPr>
      <w:r w:rsidRPr="00AF3A1F">
        <w:rPr>
          <w:rFonts w:asciiTheme="majorBidi" w:hAnsiTheme="majorBidi" w:cstheme="majorBidi"/>
          <w:b/>
          <w:bCs/>
        </w:rPr>
        <w:lastRenderedPageBreak/>
        <w:t>A</w:t>
      </w:r>
      <w:r>
        <w:rPr>
          <w:rFonts w:asciiTheme="majorBidi" w:hAnsiTheme="majorBidi" w:cstheme="majorBidi"/>
          <w:b/>
          <w:bCs/>
        </w:rPr>
        <w:t>BSTRACT</w:t>
      </w:r>
    </w:p>
    <w:p w14:paraId="43C633B9" w14:textId="66BC89D4" w:rsidR="00C01AA6" w:rsidRPr="00AF3A1F" w:rsidRDefault="00BF0AD4" w:rsidP="00AF3A1F">
      <w:pPr>
        <w:spacing w:line="480" w:lineRule="auto"/>
        <w:jc w:val="both"/>
        <w:rPr>
          <w:rFonts w:asciiTheme="majorBidi" w:hAnsiTheme="majorBidi" w:cstheme="majorBidi"/>
          <w:lang w:bidi="ar-IQ"/>
        </w:rPr>
      </w:pPr>
      <w:r>
        <w:rPr>
          <w:rFonts w:asciiTheme="majorBidi" w:hAnsiTheme="majorBidi" w:cstheme="majorBidi"/>
        </w:rPr>
        <w:t>Ischemic cardiomyopathy is characterized by left ventricular dysfunction secondary to coronary artery disease. This case highlights a 68-years-old male with an ejection fraction. Of 15% and triple-vessel coronary artery disease. The patient underwent off-pump coronary artery bypass grafting to mitigate the risks associated with cardiopulmonary bypass. Despite persistent postoperative left ventricular dysfunction, the patient recovered uneventfully and was discharged five days later. This case underscores the feasibility of off-pump coronary artery bypass grafting in high-risk patients with severely reduced ejection fraction.</w:t>
      </w:r>
    </w:p>
    <w:p w14:paraId="523D5388" w14:textId="7D01C199" w:rsidR="00C97202" w:rsidRPr="00AF3A1F" w:rsidRDefault="003D334A" w:rsidP="00AF3A1F">
      <w:pPr>
        <w:spacing w:line="480" w:lineRule="auto"/>
        <w:jc w:val="both"/>
        <w:rPr>
          <w:rFonts w:asciiTheme="majorBidi" w:hAnsiTheme="majorBidi" w:cstheme="majorBidi"/>
          <w:b/>
          <w:bCs/>
        </w:rPr>
      </w:pPr>
      <w:r w:rsidRPr="00AF3A1F">
        <w:rPr>
          <w:rFonts w:asciiTheme="majorBidi" w:hAnsiTheme="majorBidi" w:cstheme="majorBidi"/>
          <w:b/>
          <w:bCs/>
        </w:rPr>
        <w:t>I</w:t>
      </w:r>
      <w:r>
        <w:rPr>
          <w:rFonts w:asciiTheme="majorBidi" w:hAnsiTheme="majorBidi" w:cstheme="majorBidi"/>
          <w:b/>
          <w:bCs/>
        </w:rPr>
        <w:t>NTRODUCTION</w:t>
      </w:r>
    </w:p>
    <w:p w14:paraId="0BFE1A06" w14:textId="7B17E784" w:rsidR="00C97202" w:rsidRPr="00AF3A1F" w:rsidRDefault="00C97202" w:rsidP="00AF3A1F">
      <w:pPr>
        <w:spacing w:line="480" w:lineRule="auto"/>
        <w:jc w:val="both"/>
        <w:rPr>
          <w:rFonts w:asciiTheme="majorBidi" w:hAnsiTheme="majorBidi" w:cstheme="majorBidi"/>
          <w:b/>
          <w:bCs/>
        </w:rPr>
      </w:pPr>
      <w:r w:rsidRPr="00AF3A1F">
        <w:rPr>
          <w:rFonts w:asciiTheme="majorBidi" w:hAnsiTheme="majorBidi" w:cstheme="majorBidi"/>
        </w:rPr>
        <w:t>Ischemic cardiomyopathy (ICM) is a condition characterized by</w:t>
      </w:r>
      <w:r w:rsidR="0018345D" w:rsidRPr="00AF3A1F">
        <w:rPr>
          <w:rFonts w:asciiTheme="majorBidi" w:hAnsiTheme="majorBidi" w:cstheme="majorBidi"/>
        </w:rPr>
        <w:t xml:space="preserve"> an</w:t>
      </w:r>
      <w:r w:rsidRPr="00AF3A1F">
        <w:rPr>
          <w:rFonts w:asciiTheme="majorBidi" w:hAnsiTheme="majorBidi" w:cstheme="majorBidi"/>
        </w:rPr>
        <w:t xml:space="preserve"> ischemic damage to the myocardium, leading to heart’s </w:t>
      </w:r>
      <w:r w:rsidR="00661982" w:rsidRPr="00AF3A1F">
        <w:rPr>
          <w:rFonts w:asciiTheme="majorBidi" w:hAnsiTheme="majorBidi" w:cstheme="majorBidi"/>
        </w:rPr>
        <w:t>inability</w:t>
      </w:r>
      <w:r w:rsidRPr="00AF3A1F">
        <w:rPr>
          <w:rFonts w:asciiTheme="majorBidi" w:hAnsiTheme="majorBidi" w:cstheme="majorBidi"/>
        </w:rPr>
        <w:t xml:space="preserve"> to pump blood effectively</w:t>
      </w:r>
      <w:r w:rsidR="001A6285" w:rsidRPr="00AF3A1F">
        <w:rPr>
          <w:rFonts w:asciiTheme="majorBidi" w:hAnsiTheme="majorBidi" w:cstheme="majorBidi"/>
        </w:rPr>
        <w:fldChar w:fldCharType="begin"/>
      </w:r>
      <w:r w:rsidR="0022373F" w:rsidRPr="00AF3A1F">
        <w:rPr>
          <w:rFonts w:asciiTheme="majorBidi" w:hAnsiTheme="majorBidi" w:cstheme="majorBidi"/>
        </w:rPr>
        <w:instrText xml:space="preserve"> ADDIN EN.CITE &lt;EndNote&gt;&lt;Cite&gt;&lt;Author&gt;Bhandari&lt;/Author&gt;&lt;Year&gt;2023&lt;/Year&gt;&lt;RecNum&gt;173&lt;/RecNum&gt;&lt;DisplayText&gt;&lt;style face="superscript"&gt;1&lt;/style&gt;&lt;/DisplayText&gt;&lt;record&gt;&lt;rec-number&gt;173&lt;/rec-number&gt;&lt;foreign-keys&gt;&lt;key app="EN" db-id="ed2ew950yfadauepfpx5xxtlvdxd9rzdtw0t" timestamp="1729325248"&gt;173&lt;/key&gt;&lt;/foreign-keys&gt;&lt;ref-type name="Journal Article"&gt;17&lt;/ref-type&gt;&lt;contributors&gt;&lt;authors&gt;&lt;author&gt;Bhandari, B&lt;/author&gt;&lt;author&gt;Quintanilla Rodriguez, BS&lt;/author&gt;&lt;author&gt;Masood, W&lt;/author&gt;&lt;/authors&gt;&lt;/contributors&gt;&lt;titles&gt;&lt;title&gt;Ischemic Cardiomyopathy.[Updated 2022 Aug 1]&lt;/title&gt;&lt;secondary-title&gt;StatPearls [Internet]. Treasure Island (FL): StatPearls Publishing&lt;/secondary-title&gt;&lt;/titles&gt;&lt;periodical&gt;&lt;full-title&gt;StatPearls [Internet]. Treasure Island (FL): StatPearls Publishing&lt;/full-title&gt;&lt;/periodical&gt;&lt;dates&gt;&lt;year&gt;2023&lt;/year&gt;&lt;/dates&gt;&lt;urls&gt;&lt;/urls&gt;&lt;/record&gt;&lt;/Cite&gt;&lt;/EndNote&gt;</w:instrText>
      </w:r>
      <w:r w:rsidR="001A6285" w:rsidRPr="00AF3A1F">
        <w:rPr>
          <w:rFonts w:asciiTheme="majorBidi" w:hAnsiTheme="majorBidi" w:cstheme="majorBidi"/>
        </w:rPr>
        <w:fldChar w:fldCharType="separate"/>
      </w:r>
      <w:r w:rsidR="0022373F" w:rsidRPr="00AF3A1F">
        <w:rPr>
          <w:rFonts w:asciiTheme="majorBidi" w:hAnsiTheme="majorBidi" w:cstheme="majorBidi"/>
          <w:noProof/>
          <w:vertAlign w:val="superscript"/>
        </w:rPr>
        <w:t>1</w:t>
      </w:r>
      <w:r w:rsidR="001A6285" w:rsidRPr="00AF3A1F">
        <w:rPr>
          <w:rFonts w:asciiTheme="majorBidi" w:hAnsiTheme="majorBidi" w:cstheme="majorBidi"/>
        </w:rPr>
        <w:fldChar w:fldCharType="end"/>
      </w:r>
      <w:r w:rsidRPr="00AF3A1F">
        <w:rPr>
          <w:rFonts w:asciiTheme="majorBidi" w:hAnsiTheme="majorBidi" w:cstheme="majorBidi"/>
        </w:rPr>
        <w:t xml:space="preserve">. ICM </w:t>
      </w:r>
      <w:r w:rsidR="00FA30F4" w:rsidRPr="00AF3A1F">
        <w:rPr>
          <w:rFonts w:asciiTheme="majorBidi" w:hAnsiTheme="majorBidi" w:cstheme="majorBidi"/>
        </w:rPr>
        <w:t xml:space="preserve">is </w:t>
      </w:r>
      <w:r w:rsidRPr="00AF3A1F">
        <w:rPr>
          <w:rFonts w:asciiTheme="majorBidi" w:hAnsiTheme="majorBidi" w:cstheme="majorBidi"/>
        </w:rPr>
        <w:t xml:space="preserve">typically present </w:t>
      </w:r>
      <w:r w:rsidR="00FA30F4" w:rsidRPr="00AF3A1F">
        <w:rPr>
          <w:rFonts w:asciiTheme="majorBidi" w:hAnsiTheme="majorBidi" w:cstheme="majorBidi"/>
        </w:rPr>
        <w:t>with</w:t>
      </w:r>
      <w:r w:rsidRPr="00AF3A1F">
        <w:rPr>
          <w:rFonts w:asciiTheme="majorBidi" w:hAnsiTheme="majorBidi" w:cstheme="majorBidi"/>
        </w:rPr>
        <w:t xml:space="preserve"> left ventricular dysfunction in the context of coronary artery disease (CAD), </w:t>
      </w:r>
      <w:r w:rsidR="007476EF" w:rsidRPr="00AF3A1F">
        <w:rPr>
          <w:rFonts w:asciiTheme="majorBidi" w:hAnsiTheme="majorBidi" w:cstheme="majorBidi"/>
        </w:rPr>
        <w:t xml:space="preserve">which is </w:t>
      </w:r>
      <w:r w:rsidR="00404752" w:rsidRPr="00AF3A1F">
        <w:rPr>
          <w:rFonts w:asciiTheme="majorBidi" w:hAnsiTheme="majorBidi" w:cstheme="majorBidi"/>
        </w:rPr>
        <w:t>known to be</w:t>
      </w:r>
      <w:r w:rsidR="007476EF" w:rsidRPr="00AF3A1F">
        <w:rPr>
          <w:rFonts w:asciiTheme="majorBidi" w:hAnsiTheme="majorBidi" w:cstheme="majorBidi"/>
        </w:rPr>
        <w:t xml:space="preserve"> the main cause </w:t>
      </w:r>
      <w:r w:rsidR="00404752" w:rsidRPr="00AF3A1F">
        <w:rPr>
          <w:rFonts w:asciiTheme="majorBidi" w:hAnsiTheme="majorBidi" w:cstheme="majorBidi"/>
        </w:rPr>
        <w:t>of</w:t>
      </w:r>
      <w:r w:rsidRPr="00AF3A1F">
        <w:rPr>
          <w:rFonts w:asciiTheme="majorBidi" w:hAnsiTheme="majorBidi" w:cstheme="majorBidi"/>
        </w:rPr>
        <w:t xml:space="preserve"> Heart failure</w:t>
      </w:r>
      <w:r w:rsidR="001A6285" w:rsidRPr="00AF3A1F">
        <w:rPr>
          <w:rFonts w:asciiTheme="majorBidi" w:hAnsiTheme="majorBidi" w:cstheme="majorBidi"/>
        </w:rPr>
        <w:t xml:space="preserve"> (HF)</w:t>
      </w:r>
      <w:r w:rsidR="007476EF" w:rsidRPr="00AF3A1F">
        <w:rPr>
          <w:rFonts w:asciiTheme="majorBidi" w:hAnsiTheme="majorBidi" w:cstheme="majorBidi"/>
        </w:rPr>
        <w:fldChar w:fldCharType="begin"/>
      </w:r>
      <w:r w:rsidR="0022373F" w:rsidRPr="00AF3A1F">
        <w:rPr>
          <w:rFonts w:asciiTheme="majorBidi" w:hAnsiTheme="majorBidi" w:cstheme="majorBidi"/>
        </w:rPr>
        <w:instrText xml:space="preserve"> ADDIN EN.CITE &lt;EndNote&gt;&lt;Cite&gt;&lt;Author&gt;Felker&lt;/Author&gt;&lt;Year&gt;2002&lt;/Year&gt;&lt;RecNum&gt;175&lt;/RecNum&gt;&lt;DisplayText&gt;&lt;style face="superscript"&gt;2&lt;/style&gt;&lt;/DisplayText&gt;&lt;record&gt;&lt;rec-number&gt;175&lt;/rec-number&gt;&lt;foreign-keys&gt;&lt;key app="EN" db-id="ed2ew950yfadauepfpx5xxtlvdxd9rzdtw0t" timestamp="1729327325"&gt;175&lt;/key&gt;&lt;/foreign-keys&gt;&lt;ref-type name="Journal Article"&gt;17&lt;/ref-type&gt;&lt;contributors&gt;&lt;authors&gt;&lt;author&gt;Felker, G Michael&lt;/author&gt;&lt;author&gt;Shaw, Linda K&lt;/author&gt;&lt;author&gt;O’Connor, Christopher M&lt;/author&gt;&lt;/authors&gt;&lt;/contributors&gt;&lt;titles&gt;&lt;title&gt;A standardized definition of ischemic cardiomyopathy for use in clinical research&lt;/title&gt;&lt;secondary-title&gt;Journal of the American College of Cardiology&lt;/secondary-title&gt;&lt;/titles&gt;&lt;periodical&gt;&lt;full-title&gt;Journal of the American College of Cardiology&lt;/full-title&gt;&lt;/periodical&gt;&lt;pages&gt;210-218&lt;/pages&gt;&lt;volume&gt;39&lt;/volume&gt;&lt;number&gt;2&lt;/number&gt;&lt;dates&gt;&lt;year&gt;2002&lt;/year&gt;&lt;/dates&gt;&lt;isbn&gt;0735-1097&lt;/isbn&gt;&lt;urls&gt;&lt;/urls&gt;&lt;/record&gt;&lt;/Cite&gt;&lt;/EndNote&gt;</w:instrText>
      </w:r>
      <w:r w:rsidR="007476EF" w:rsidRPr="00AF3A1F">
        <w:rPr>
          <w:rFonts w:asciiTheme="majorBidi" w:hAnsiTheme="majorBidi" w:cstheme="majorBidi"/>
        </w:rPr>
        <w:fldChar w:fldCharType="separate"/>
      </w:r>
      <w:r w:rsidR="0022373F" w:rsidRPr="00AF3A1F">
        <w:rPr>
          <w:rFonts w:asciiTheme="majorBidi" w:hAnsiTheme="majorBidi" w:cstheme="majorBidi"/>
          <w:noProof/>
          <w:vertAlign w:val="superscript"/>
        </w:rPr>
        <w:t>2</w:t>
      </w:r>
      <w:r w:rsidR="007476EF" w:rsidRPr="00AF3A1F">
        <w:rPr>
          <w:rFonts w:asciiTheme="majorBidi" w:hAnsiTheme="majorBidi" w:cstheme="majorBidi"/>
        </w:rPr>
        <w:fldChar w:fldCharType="end"/>
      </w:r>
      <w:r w:rsidR="001A6285" w:rsidRPr="00AF3A1F">
        <w:rPr>
          <w:rFonts w:asciiTheme="majorBidi" w:hAnsiTheme="majorBidi" w:cstheme="majorBidi"/>
        </w:rPr>
        <w:t>.</w:t>
      </w:r>
      <w:r w:rsidR="007476EF" w:rsidRPr="00AF3A1F">
        <w:rPr>
          <w:rFonts w:asciiTheme="majorBidi" w:hAnsiTheme="majorBidi" w:cstheme="majorBidi"/>
        </w:rPr>
        <w:t xml:space="preserve"> </w:t>
      </w:r>
      <w:r w:rsidR="00404752" w:rsidRPr="00AF3A1F">
        <w:rPr>
          <w:rFonts w:asciiTheme="majorBidi" w:hAnsiTheme="majorBidi" w:cstheme="majorBidi"/>
        </w:rPr>
        <w:t>Left ventricular dysfunction in ICM can be a consequence of large infarct size, myocardial stunning, changes in hemodynamics and neurohormonal activation or even inflammation</w:t>
      </w:r>
      <w:r w:rsidR="00404752" w:rsidRPr="00AF3A1F">
        <w:rPr>
          <w:rFonts w:asciiTheme="majorBidi" w:hAnsiTheme="majorBidi" w:cstheme="majorBidi"/>
        </w:rPr>
        <w:fldChar w:fldCharType="begin"/>
      </w:r>
      <w:r w:rsidR="0022373F" w:rsidRPr="00AF3A1F">
        <w:rPr>
          <w:rFonts w:asciiTheme="majorBidi" w:hAnsiTheme="majorBidi" w:cstheme="majorBidi"/>
        </w:rPr>
        <w:instrText xml:space="preserve"> ADDIN EN.CITE &lt;EndNote&gt;&lt;Cite&gt;&lt;Author&gt;Del Buono&lt;/Author&gt;&lt;Year&gt;2022&lt;/Year&gt;&lt;RecNum&gt;176&lt;/RecNum&gt;&lt;DisplayText&gt;&lt;style face="superscript"&gt;3&lt;/style&gt;&lt;/DisplayText&gt;&lt;record&gt;&lt;rec-number&gt;176&lt;/rec-number&gt;&lt;foreign-keys&gt;&lt;key app="EN" db-id="ed2ew950yfadauepfpx5xxtlvdxd9rzdtw0t" timestamp="1729328439"&gt;176&lt;/key&gt;&lt;/foreign-keys&gt;&lt;ref-type name="Journal Article"&gt;17&lt;/ref-type&gt;&lt;contributors&gt;&lt;authors&gt;&lt;author&gt;Del Buono, Marco Giuseppe&lt;/author&gt;&lt;author&gt;Moroni, Francesco&lt;/author&gt;&lt;author&gt;Montone, Rocco Antonio&lt;/author&gt;&lt;author&gt;Azzalini, Lorenzo&lt;/author&gt;&lt;author&gt;Sanna, Tommaso&lt;/author&gt;&lt;author&gt;Abbate, Antonio&lt;/author&gt;&lt;/authors&gt;&lt;/contributors&gt;&lt;titles&gt;&lt;title&gt;Ischemic cardiomyopathy and heart failure after acute myocardial infarction&lt;/title&gt;&lt;secondary-title&gt;Current Cardiology Reports&lt;/secondary-title&gt;&lt;/titles&gt;&lt;periodical&gt;&lt;full-title&gt;Current Cardiology Reports&lt;/full-title&gt;&lt;/periodical&gt;&lt;pages&gt;1505-1515&lt;/pages&gt;&lt;volume&gt;24&lt;/volume&gt;&lt;number&gt;10&lt;/number&gt;&lt;dates&gt;&lt;year&gt;2022&lt;/year&gt;&lt;/dates&gt;&lt;isbn&gt;1523-3782&lt;/isbn&gt;&lt;urls&gt;&lt;/urls&gt;&lt;/record&gt;&lt;/Cite&gt;&lt;/EndNote&gt;</w:instrText>
      </w:r>
      <w:r w:rsidR="00404752" w:rsidRPr="00AF3A1F">
        <w:rPr>
          <w:rFonts w:asciiTheme="majorBidi" w:hAnsiTheme="majorBidi" w:cstheme="majorBidi"/>
        </w:rPr>
        <w:fldChar w:fldCharType="separate"/>
      </w:r>
      <w:r w:rsidR="0022373F" w:rsidRPr="00AF3A1F">
        <w:rPr>
          <w:rFonts w:asciiTheme="majorBidi" w:hAnsiTheme="majorBidi" w:cstheme="majorBidi"/>
          <w:noProof/>
          <w:vertAlign w:val="superscript"/>
        </w:rPr>
        <w:t>3</w:t>
      </w:r>
      <w:r w:rsidR="00404752" w:rsidRPr="00AF3A1F">
        <w:rPr>
          <w:rFonts w:asciiTheme="majorBidi" w:hAnsiTheme="majorBidi" w:cstheme="majorBidi"/>
        </w:rPr>
        <w:fldChar w:fldCharType="end"/>
      </w:r>
      <w:r w:rsidR="00404752" w:rsidRPr="00AF3A1F">
        <w:rPr>
          <w:rFonts w:asciiTheme="majorBidi" w:hAnsiTheme="majorBidi" w:cstheme="majorBidi"/>
        </w:rPr>
        <w:t>.</w:t>
      </w:r>
      <w:r w:rsidR="001A6285" w:rsidRPr="00AF3A1F">
        <w:rPr>
          <w:rFonts w:asciiTheme="majorBidi" w:hAnsiTheme="majorBidi" w:cstheme="majorBidi"/>
        </w:rPr>
        <w:t xml:space="preserve"> </w:t>
      </w:r>
      <w:r w:rsidR="00404752" w:rsidRPr="00AF3A1F">
        <w:rPr>
          <w:rFonts w:asciiTheme="majorBidi" w:hAnsiTheme="majorBidi" w:cstheme="majorBidi"/>
        </w:rPr>
        <w:t xml:space="preserve">Here, </w:t>
      </w:r>
      <w:r w:rsidR="001A6285" w:rsidRPr="00AF3A1F">
        <w:rPr>
          <w:rFonts w:asciiTheme="majorBidi" w:hAnsiTheme="majorBidi" w:cstheme="majorBidi"/>
        </w:rPr>
        <w:t xml:space="preserve">we present a case of a 68-year-old male patient </w:t>
      </w:r>
      <w:r w:rsidR="00FA30F4" w:rsidRPr="00AF3A1F">
        <w:rPr>
          <w:rFonts w:asciiTheme="majorBidi" w:hAnsiTheme="majorBidi" w:cstheme="majorBidi"/>
        </w:rPr>
        <w:t>with</w:t>
      </w:r>
      <w:r w:rsidR="001A6285" w:rsidRPr="00AF3A1F">
        <w:rPr>
          <w:rFonts w:asciiTheme="majorBidi" w:hAnsiTheme="majorBidi" w:cstheme="majorBidi"/>
        </w:rPr>
        <w:t xml:space="preserve"> </w:t>
      </w:r>
      <w:r w:rsidR="00FA30F4" w:rsidRPr="00AF3A1F">
        <w:rPr>
          <w:rFonts w:asciiTheme="majorBidi" w:hAnsiTheme="majorBidi" w:cstheme="majorBidi"/>
        </w:rPr>
        <w:t>ejection fraction</w:t>
      </w:r>
      <w:r w:rsidR="001A6285" w:rsidRPr="00AF3A1F">
        <w:rPr>
          <w:rFonts w:asciiTheme="majorBidi" w:hAnsiTheme="majorBidi" w:cstheme="majorBidi"/>
        </w:rPr>
        <w:t xml:space="preserve"> of 15%</w:t>
      </w:r>
      <w:r w:rsidR="00C1182F" w:rsidRPr="00AF3A1F">
        <w:rPr>
          <w:rFonts w:asciiTheme="majorBidi" w:hAnsiTheme="majorBidi" w:cstheme="majorBidi"/>
        </w:rPr>
        <w:t xml:space="preserve">, </w:t>
      </w:r>
      <w:r w:rsidR="001A6285" w:rsidRPr="00AF3A1F">
        <w:rPr>
          <w:rFonts w:asciiTheme="majorBidi" w:hAnsiTheme="majorBidi" w:cstheme="majorBidi"/>
        </w:rPr>
        <w:t>diagnosed with ICM</w:t>
      </w:r>
      <w:r w:rsidR="00C1182F" w:rsidRPr="00AF3A1F">
        <w:rPr>
          <w:rFonts w:asciiTheme="majorBidi" w:hAnsiTheme="majorBidi" w:cstheme="majorBidi"/>
        </w:rPr>
        <w:t xml:space="preserve"> and referred to undergo</w:t>
      </w:r>
      <w:r w:rsidR="001A6285" w:rsidRPr="00AF3A1F">
        <w:rPr>
          <w:rFonts w:asciiTheme="majorBidi" w:hAnsiTheme="majorBidi" w:cstheme="majorBidi"/>
        </w:rPr>
        <w:t xml:space="preserve"> </w:t>
      </w:r>
      <w:r w:rsidR="00D55F67" w:rsidRPr="00AF3A1F">
        <w:rPr>
          <w:rFonts w:asciiTheme="majorBidi" w:hAnsiTheme="majorBidi" w:cstheme="majorBidi"/>
        </w:rPr>
        <w:t>off</w:t>
      </w:r>
      <w:r w:rsidR="00A67095" w:rsidRPr="00AF3A1F">
        <w:rPr>
          <w:rFonts w:asciiTheme="majorBidi" w:hAnsiTheme="majorBidi" w:cstheme="majorBidi"/>
        </w:rPr>
        <w:t>-</w:t>
      </w:r>
      <w:r w:rsidR="00D55F67" w:rsidRPr="00AF3A1F">
        <w:rPr>
          <w:rFonts w:asciiTheme="majorBidi" w:hAnsiTheme="majorBidi" w:cstheme="majorBidi"/>
        </w:rPr>
        <w:t>pump coronary artery bypass grafting</w:t>
      </w:r>
      <w:r w:rsidR="0018345D" w:rsidRPr="00AF3A1F">
        <w:rPr>
          <w:rFonts w:asciiTheme="majorBidi" w:hAnsiTheme="majorBidi" w:cstheme="majorBidi"/>
        </w:rPr>
        <w:t xml:space="preserve"> (OPCAB)</w:t>
      </w:r>
      <w:r w:rsidR="005131A4" w:rsidRPr="00AF3A1F">
        <w:rPr>
          <w:rFonts w:asciiTheme="majorBidi" w:hAnsiTheme="majorBidi" w:cstheme="majorBidi"/>
        </w:rPr>
        <w:t xml:space="preserve">. </w:t>
      </w:r>
    </w:p>
    <w:p w14:paraId="6989F49B" w14:textId="01EDE853" w:rsidR="002969CB" w:rsidRPr="00AF3A1F" w:rsidRDefault="003D334A" w:rsidP="00AF3A1F">
      <w:pPr>
        <w:spacing w:line="480" w:lineRule="auto"/>
        <w:jc w:val="both"/>
        <w:rPr>
          <w:rFonts w:asciiTheme="majorBidi" w:hAnsiTheme="majorBidi" w:cstheme="majorBidi"/>
          <w:b/>
          <w:bCs/>
        </w:rPr>
      </w:pPr>
      <w:r w:rsidRPr="00AF3A1F">
        <w:rPr>
          <w:rFonts w:asciiTheme="majorBidi" w:hAnsiTheme="majorBidi" w:cstheme="majorBidi"/>
          <w:b/>
          <w:bCs/>
        </w:rPr>
        <w:t>C</w:t>
      </w:r>
      <w:r>
        <w:rPr>
          <w:rFonts w:asciiTheme="majorBidi" w:hAnsiTheme="majorBidi" w:cstheme="majorBidi"/>
          <w:b/>
          <w:bCs/>
        </w:rPr>
        <w:t>ASE DESCRIPTION</w:t>
      </w:r>
    </w:p>
    <w:p w14:paraId="576BB97E" w14:textId="020C58DD" w:rsidR="000C5498" w:rsidRDefault="00A955FA" w:rsidP="00AF3A1F">
      <w:pPr>
        <w:spacing w:line="480" w:lineRule="auto"/>
        <w:jc w:val="both"/>
        <w:rPr>
          <w:rFonts w:asciiTheme="majorBidi" w:hAnsiTheme="majorBidi" w:cstheme="majorBidi"/>
        </w:rPr>
      </w:pPr>
      <w:r>
        <w:rPr>
          <w:rFonts w:asciiTheme="majorBidi" w:hAnsiTheme="majorBidi" w:cstheme="majorBidi"/>
        </w:rPr>
        <w:t>A 68-year-old male with a body mass index of 35.9 Kg/m</w:t>
      </w:r>
      <w:r w:rsidRPr="00A955FA">
        <w:rPr>
          <w:rFonts w:asciiTheme="majorBidi" w:hAnsiTheme="majorBidi" w:cstheme="majorBidi"/>
          <w:vertAlign w:val="superscript"/>
        </w:rPr>
        <w:t>2</w:t>
      </w:r>
      <w:r>
        <w:rPr>
          <w:rFonts w:asciiTheme="majorBidi" w:hAnsiTheme="majorBidi" w:cstheme="majorBidi"/>
        </w:rPr>
        <w:t xml:space="preserve"> presented with ICM and an EF of 15%. He had a history of COVID-19 and type 1 cardiorenal syndrome but was non-diabetic and abstinent from alcohol. Preoperative echocardiography revealed global hypokinesia, chamber dilation, mild valvular regurgitation, and diastolic dysfunction. He had a 40% surgical risk and a 30% likelihood of requiring renal replacement therapy.</w:t>
      </w:r>
    </w:p>
    <w:p w14:paraId="29139FC9" w14:textId="4C2B441E" w:rsidR="00A955FA" w:rsidRPr="00A955FA" w:rsidRDefault="00A955FA" w:rsidP="00AF3A1F">
      <w:pPr>
        <w:spacing w:line="480" w:lineRule="auto"/>
        <w:jc w:val="both"/>
        <w:rPr>
          <w:rFonts w:asciiTheme="majorBidi" w:hAnsiTheme="majorBidi" w:cstheme="majorBidi"/>
        </w:rPr>
      </w:pPr>
      <w:r>
        <w:rPr>
          <w:rFonts w:asciiTheme="majorBidi" w:hAnsiTheme="majorBidi" w:cstheme="majorBidi"/>
        </w:rPr>
        <w:t xml:space="preserve">A chest CT showed ground-glass opacities </w:t>
      </w:r>
      <w:r w:rsidR="00641DDD">
        <w:rPr>
          <w:rFonts w:asciiTheme="majorBidi" w:hAnsiTheme="majorBidi" w:cstheme="majorBidi"/>
        </w:rPr>
        <w:t>suggesting</w:t>
      </w:r>
      <w:r>
        <w:rPr>
          <w:rFonts w:asciiTheme="majorBidi" w:hAnsiTheme="majorBidi" w:cstheme="majorBidi"/>
        </w:rPr>
        <w:t xml:space="preserve"> pneumonia, while</w:t>
      </w:r>
      <w:r w:rsidR="00641DDD">
        <w:rPr>
          <w:rFonts w:asciiTheme="majorBidi" w:hAnsiTheme="majorBidi" w:cstheme="majorBidi"/>
        </w:rPr>
        <w:t xml:space="preserve"> abdominal ultrasound revealed gallstones and benign prostatic hyperplasia. Carotid duplex imaging identified a partially calcified plaque </w:t>
      </w:r>
      <w:r w:rsidR="00641DDD">
        <w:rPr>
          <w:rFonts w:asciiTheme="majorBidi" w:hAnsiTheme="majorBidi" w:cstheme="majorBidi"/>
        </w:rPr>
        <w:lastRenderedPageBreak/>
        <w:t>without stenosis. Preoperative labs indicated anemia, renal dysfunction, vitamin D deficiency, elevated inflammatory markers, and high D-dimer levels.</w:t>
      </w:r>
    </w:p>
    <w:p w14:paraId="7E5BEA07" w14:textId="6DF95793" w:rsidR="00641DDD" w:rsidRPr="00520060" w:rsidRDefault="0093562B" w:rsidP="00AF3A1F">
      <w:pPr>
        <w:spacing w:line="480" w:lineRule="auto"/>
        <w:jc w:val="both"/>
        <w:rPr>
          <w:rFonts w:asciiTheme="majorBidi" w:hAnsiTheme="majorBidi" w:cstheme="majorBidi"/>
        </w:rPr>
      </w:pPr>
      <w:r>
        <w:rPr>
          <w:rFonts w:asciiTheme="majorBidi" w:hAnsiTheme="majorBidi" w:cstheme="majorBidi"/>
        </w:rPr>
        <w:t>Preoperative optimization included the use of continuous furosemide infusion at 3 mL/hour to alleviate volume overload, reduced central venous pressure (CVP), and optimize hemodynamics for surgery. Additionally, isosorbide mononitrate was administered orally at a dose of 10 mg twice daily to provide vasodilation, reduced preload and improve myocardial perfusion. These measures were critical in stabilizing the patient with an EF of 15% and mitigating the risk of pulmonary congestion and ischemic</w:t>
      </w:r>
      <w:r w:rsidR="00DD5ECF">
        <w:rPr>
          <w:rFonts w:asciiTheme="majorBidi" w:hAnsiTheme="majorBidi" w:cstheme="majorBidi"/>
        </w:rPr>
        <w:t xml:space="preserve"> complications</w:t>
      </w:r>
      <w:r w:rsidR="00520060">
        <w:rPr>
          <w:rFonts w:asciiTheme="majorBidi" w:hAnsiTheme="majorBidi" w:cstheme="majorBidi"/>
        </w:rPr>
        <w:t xml:space="preserve">. The patient subsequently underwent a 3-hour and 45-minute OPCAB for triple-vessel disease. </w:t>
      </w:r>
      <w:r w:rsidR="00D5348B">
        <w:rPr>
          <w:rFonts w:asciiTheme="majorBidi" w:hAnsiTheme="majorBidi" w:cstheme="majorBidi"/>
        </w:rPr>
        <w:t xml:space="preserve">Intraoperative management was meticulously designed to ensure hemodynamic stability in this high-risk patient with ischemic cardiomyopathy and an ejection fraction of 15%. Regional anesthesia was achieved via an epidural block using fentanyl (100 </w:t>
      </w:r>
      <w:proofErr w:type="spellStart"/>
      <w:r w:rsidR="00D5348B" w:rsidRPr="00D5348B">
        <w:rPr>
          <w:rFonts w:asciiTheme="majorBidi" w:hAnsiTheme="majorBidi" w:cstheme="majorBidi"/>
        </w:rPr>
        <w:t>μg</w:t>
      </w:r>
      <w:proofErr w:type="spellEnd"/>
      <w:r w:rsidR="00D5348B">
        <w:rPr>
          <w:rFonts w:asciiTheme="majorBidi" w:hAnsiTheme="majorBidi" w:cstheme="majorBidi"/>
        </w:rPr>
        <w:t>), which provided effective analgesia, reduced systemic opioid requirements, and attenuated the stress response. This approach significantly contributed to stable intraoperative hemodynamics and enhanced postoperative recovery. Additionally, an intra-aortic ballon pump (IABP) was employed to provide mechanical circulatory support, reducing afterload, augmenting coronary perfusion and stabilizing cardiac output during the procedure. A targeted pharmacological regimen as carefully titrated based on continuous hemodynamic monitoring. Noradrenaline (10 m</w:t>
      </w:r>
      <w:r w:rsidR="00F25C98">
        <w:rPr>
          <w:rFonts w:asciiTheme="majorBidi" w:hAnsiTheme="majorBidi" w:cstheme="majorBidi"/>
        </w:rPr>
        <w:t>L</w:t>
      </w:r>
      <w:r w:rsidR="00D5348B">
        <w:rPr>
          <w:rFonts w:asciiTheme="majorBidi" w:hAnsiTheme="majorBidi" w:cstheme="majorBidi"/>
        </w:rPr>
        <w:t>/ hour) was used to maintain systemic vascular resistance and mean atrial pressure. Dobutamine (2m</w:t>
      </w:r>
      <w:r w:rsidR="00F25C98">
        <w:rPr>
          <w:rFonts w:asciiTheme="majorBidi" w:hAnsiTheme="majorBidi" w:cstheme="majorBidi"/>
        </w:rPr>
        <w:t>L</w:t>
      </w:r>
      <w:r w:rsidR="00D5348B">
        <w:rPr>
          <w:rFonts w:asciiTheme="majorBidi" w:hAnsiTheme="majorBidi" w:cstheme="majorBidi"/>
        </w:rPr>
        <w:t>/hour) served as the primary inotropic agent to enhance myocardial contractility and improve cardiac output, while milrinone (2mL</w:t>
      </w:r>
      <w:r w:rsidR="00F25C98">
        <w:rPr>
          <w:rFonts w:asciiTheme="majorBidi" w:hAnsiTheme="majorBidi" w:cstheme="majorBidi"/>
        </w:rPr>
        <w:t>/hour)</w:t>
      </w:r>
      <w:r w:rsidR="00D5348B">
        <w:rPr>
          <w:rFonts w:asciiTheme="majorBidi" w:hAnsiTheme="majorBidi" w:cstheme="majorBidi"/>
        </w:rPr>
        <w:t xml:space="preserve"> </w:t>
      </w:r>
      <w:r w:rsidR="00F25C98">
        <w:rPr>
          <w:rFonts w:asciiTheme="majorBidi" w:hAnsiTheme="majorBidi" w:cstheme="majorBidi"/>
        </w:rPr>
        <w:t xml:space="preserve">provided additional inotropic support and reduced pulmonary vascular resistance with its vasodilatory effects. Adrenaline (2mL/hour) was administered as secondary inotropic agent to address potential hemodynamic instability, and vasopressin (2mL/hour) was used to counteract </w:t>
      </w:r>
      <w:proofErr w:type="spellStart"/>
      <w:r w:rsidR="00F25C98">
        <w:rPr>
          <w:rFonts w:asciiTheme="majorBidi" w:hAnsiTheme="majorBidi" w:cstheme="majorBidi"/>
        </w:rPr>
        <w:t>vasoplegia</w:t>
      </w:r>
      <w:proofErr w:type="spellEnd"/>
      <w:r w:rsidR="00F25C98">
        <w:rPr>
          <w:rFonts w:asciiTheme="majorBidi" w:hAnsiTheme="majorBidi" w:cstheme="majorBidi"/>
        </w:rPr>
        <w:t xml:space="preserve"> and maintain vascular tone. For systemic analgesia and stress control, remifentanil was administered at</w:t>
      </w:r>
      <w:r w:rsidR="00D5348B">
        <w:rPr>
          <w:rFonts w:asciiTheme="majorBidi" w:hAnsiTheme="majorBidi" w:cstheme="majorBidi"/>
        </w:rPr>
        <w:t xml:space="preserve"> </w:t>
      </w:r>
      <w:r w:rsidR="00F25C98">
        <w:rPr>
          <w:rFonts w:asciiTheme="majorBidi" w:hAnsiTheme="majorBidi" w:cstheme="majorBidi"/>
        </w:rPr>
        <w:t>2 mL/hour via continuous intravenous infusion</w:t>
      </w:r>
      <w:r w:rsidR="00520060">
        <w:rPr>
          <w:rFonts w:asciiTheme="majorBidi" w:hAnsiTheme="majorBidi" w:cstheme="majorBidi"/>
        </w:rPr>
        <w:t>. Due to anatomical challenges, the radial artery was used for grafting to the left anterior descending artery (LAD), with saphenous vein grafts employed for other vessels</w:t>
      </w:r>
      <w:r w:rsidR="003D334A">
        <w:rPr>
          <w:rFonts w:asciiTheme="majorBidi" w:hAnsiTheme="majorBidi" w:cstheme="majorBidi"/>
        </w:rPr>
        <w:t xml:space="preserve">. The procedure was completed without intraoperative </w:t>
      </w:r>
      <w:r w:rsidR="003D334A">
        <w:rPr>
          <w:rFonts w:asciiTheme="majorBidi" w:hAnsiTheme="majorBidi" w:cstheme="majorBidi"/>
        </w:rPr>
        <w:lastRenderedPageBreak/>
        <w:t xml:space="preserve">complications. Postoperatively, the patient spent 64 hours in intensive care with inotropic support, after which he was extubated without complications. Despite persistent preoperative left ventricular dysfunction with an </w:t>
      </w:r>
      <w:r w:rsidR="00DD5ECF">
        <w:rPr>
          <w:rFonts w:asciiTheme="majorBidi" w:hAnsiTheme="majorBidi" w:cstheme="majorBidi"/>
        </w:rPr>
        <w:t>EF</w:t>
      </w:r>
      <w:r w:rsidR="003D334A">
        <w:rPr>
          <w:rFonts w:asciiTheme="majorBidi" w:hAnsiTheme="majorBidi" w:cstheme="majorBidi"/>
        </w:rPr>
        <w:t xml:space="preserve"> of 15%, the patient remained hemodynamically stable and was discharged on postoperative day five.</w:t>
      </w:r>
    </w:p>
    <w:p w14:paraId="30D559D9" w14:textId="7C6D0B6A" w:rsidR="00937EF7" w:rsidRDefault="00674217" w:rsidP="00AF3A1F">
      <w:pPr>
        <w:spacing w:line="480" w:lineRule="auto"/>
        <w:jc w:val="both"/>
        <w:rPr>
          <w:rFonts w:asciiTheme="majorBidi" w:hAnsiTheme="majorBidi" w:cstheme="majorBidi"/>
          <w:b/>
          <w:bCs/>
        </w:rPr>
      </w:pPr>
      <w:r w:rsidRPr="00AF3A1F">
        <w:rPr>
          <w:rFonts w:asciiTheme="majorBidi" w:hAnsiTheme="majorBidi" w:cstheme="majorBidi"/>
          <w:b/>
          <w:bCs/>
        </w:rPr>
        <w:t>DISCUSSION</w:t>
      </w:r>
    </w:p>
    <w:p w14:paraId="5A5C0867" w14:textId="6D9F935F" w:rsidR="00E64A28" w:rsidRDefault="001335C2" w:rsidP="00AF3A1F">
      <w:pPr>
        <w:spacing w:line="480" w:lineRule="auto"/>
        <w:jc w:val="both"/>
        <w:rPr>
          <w:rFonts w:asciiTheme="majorBidi" w:hAnsiTheme="majorBidi" w:cstheme="majorBidi"/>
        </w:rPr>
      </w:pPr>
      <w:r>
        <w:rPr>
          <w:rFonts w:asciiTheme="majorBidi" w:hAnsiTheme="majorBidi" w:cstheme="majorBidi"/>
        </w:rPr>
        <w:t xml:space="preserve">The successful management of a high-risk 68-year-old with ischemic cardiomyopathy (EF of 15%) undergoing OPCAB highlights the importance of a multidisciplinary and </w:t>
      </w:r>
      <w:r w:rsidR="00F53011">
        <w:rPr>
          <w:rFonts w:asciiTheme="majorBidi" w:hAnsiTheme="majorBidi" w:cstheme="majorBidi"/>
        </w:rPr>
        <w:t>individualized</w:t>
      </w:r>
      <w:r>
        <w:rPr>
          <w:rFonts w:asciiTheme="majorBidi" w:hAnsiTheme="majorBidi" w:cstheme="majorBidi"/>
        </w:rPr>
        <w:t xml:space="preserve"> approach in patients with severe left ventricular dysfunction. Preoperative optimization played a pivotal role in stabilizing the patient’s hemodynamics and mitigating risks. Continuous furosemide infusion alleviated volume overload and reduced CVP, while isosorbide mononitrate improved myo</w:t>
      </w:r>
      <w:r w:rsidR="00F53011">
        <w:rPr>
          <w:rFonts w:asciiTheme="majorBidi" w:hAnsiTheme="majorBidi" w:cstheme="majorBidi"/>
        </w:rPr>
        <w:t>cardial perfusion and reduced preload. These measures, combined with a comprehensive diagnostic workup, including imaging and laboratory evaluation, addressed the patient’s type I cardiorenal syndrome and systemic inflammation, ensuring surgical readiness despite a 40% predicted surgical risk.</w:t>
      </w:r>
    </w:p>
    <w:p w14:paraId="0DFA32E7" w14:textId="5D52A4E7" w:rsidR="00F53011" w:rsidRPr="00E64A28" w:rsidRDefault="00F53011" w:rsidP="00AF3A1F">
      <w:pPr>
        <w:spacing w:line="480" w:lineRule="auto"/>
        <w:jc w:val="both"/>
        <w:rPr>
          <w:rFonts w:asciiTheme="majorBidi" w:hAnsiTheme="majorBidi" w:cstheme="majorBidi"/>
        </w:rPr>
      </w:pPr>
      <w:r>
        <w:rPr>
          <w:rFonts w:asciiTheme="majorBidi" w:hAnsiTheme="majorBidi" w:cstheme="majorBidi"/>
        </w:rPr>
        <w:t xml:space="preserve">Meticulous management was essential to maintain hemodynamic stability and mitigate the challenges associated with severely impaired left ventricular function. An IABP was utilized to reduce myocardial workload, enhance coronary perfusion and stabilize cardiac output. Regional anesthesia via an epidural block with fentanyl minimized systemic opioid use, attenuated the stress response ad contributed to stable intraoperative hemodynamic monitoring. Noradrenaline and vasopressin sustained systemic vascular resistance and counteracted </w:t>
      </w:r>
      <w:proofErr w:type="spellStart"/>
      <w:r>
        <w:rPr>
          <w:rFonts w:asciiTheme="majorBidi" w:hAnsiTheme="majorBidi" w:cstheme="majorBidi"/>
        </w:rPr>
        <w:t>vasoplegia</w:t>
      </w:r>
      <w:proofErr w:type="spellEnd"/>
      <w:r>
        <w:rPr>
          <w:rFonts w:asciiTheme="majorBidi" w:hAnsiTheme="majorBidi" w:cstheme="majorBidi"/>
        </w:rPr>
        <w:t>, while dobutamine and milrinone provided</w:t>
      </w:r>
      <w:r w:rsidR="008E6CB7">
        <w:rPr>
          <w:rFonts w:asciiTheme="majorBidi" w:hAnsiTheme="majorBidi" w:cstheme="majorBidi"/>
        </w:rPr>
        <w:t xml:space="preserve"> synergistic inotropic support to enhance myocardial contractility and reduce pulmonary vascular resistance. Adrenaline was employed as a secondary inotropic agent during critical phases, and remifentanil provided systemic analgesia without exacerbating hemodynamic instability. Additionally, surgical precision was evident in the choice of grafting vessels, with the radial artery used for the LAD and saphenous vein graft for other vessels, </w:t>
      </w:r>
      <w:proofErr w:type="spellStart"/>
      <w:r w:rsidR="008E6CB7">
        <w:rPr>
          <w:rFonts w:asciiTheme="majorBidi" w:hAnsiTheme="majorBidi" w:cstheme="majorBidi"/>
        </w:rPr>
        <w:t>ensruing</w:t>
      </w:r>
      <w:proofErr w:type="spellEnd"/>
      <w:r w:rsidR="008E6CB7">
        <w:rPr>
          <w:rFonts w:asciiTheme="majorBidi" w:hAnsiTheme="majorBidi" w:cstheme="majorBidi"/>
        </w:rPr>
        <w:t xml:space="preserve"> optimal outcomes in a complex coronary bypass procedure.</w:t>
      </w:r>
    </w:p>
    <w:p w14:paraId="7C859313" w14:textId="67FFB319" w:rsidR="009B2947" w:rsidRPr="00AF3A1F" w:rsidRDefault="00674217" w:rsidP="00AF3A1F">
      <w:pPr>
        <w:spacing w:line="480" w:lineRule="auto"/>
        <w:jc w:val="both"/>
        <w:rPr>
          <w:rFonts w:asciiTheme="majorBidi" w:hAnsiTheme="majorBidi" w:cstheme="majorBidi"/>
          <w:b/>
          <w:bCs/>
        </w:rPr>
      </w:pPr>
      <w:r w:rsidRPr="00AF3A1F">
        <w:rPr>
          <w:rFonts w:asciiTheme="majorBidi" w:hAnsiTheme="majorBidi" w:cstheme="majorBidi"/>
          <w:b/>
          <w:bCs/>
        </w:rPr>
        <w:lastRenderedPageBreak/>
        <w:t>CONCLUSION</w:t>
      </w:r>
    </w:p>
    <w:p w14:paraId="37A21441" w14:textId="6ABE254F" w:rsidR="00C97202" w:rsidRDefault="00222D47" w:rsidP="00AF3A1F">
      <w:pPr>
        <w:spacing w:line="480" w:lineRule="auto"/>
        <w:jc w:val="both"/>
        <w:rPr>
          <w:rFonts w:asciiTheme="majorBidi" w:hAnsiTheme="majorBidi" w:cstheme="majorBidi"/>
        </w:rPr>
      </w:pPr>
      <w:r>
        <w:rPr>
          <w:rFonts w:asciiTheme="majorBidi" w:hAnsiTheme="majorBidi" w:cstheme="majorBidi"/>
        </w:rPr>
        <w:t>OPCAB is a feasible approach for patients with severe ICM and low ejection fraction. Careful perioperative planning and management were critical to the successful outcome. This case underscores the potential of OPCAB in improving outcomes for high-risk cardiac surgery patients.</w:t>
      </w:r>
    </w:p>
    <w:p w14:paraId="511C231A" w14:textId="1491CD49" w:rsidR="00CB5FF0" w:rsidRPr="00FC5E2E" w:rsidRDefault="003D334A" w:rsidP="00AF3A1F">
      <w:pPr>
        <w:spacing w:line="480" w:lineRule="auto"/>
        <w:jc w:val="both"/>
        <w:rPr>
          <w:rFonts w:asciiTheme="majorBidi" w:hAnsiTheme="majorBidi" w:cstheme="majorBidi"/>
          <w:b/>
          <w:bCs/>
        </w:rPr>
      </w:pPr>
      <w:r w:rsidRPr="00FC5E2E">
        <w:rPr>
          <w:rFonts w:asciiTheme="majorBidi" w:hAnsiTheme="majorBidi" w:cstheme="majorBidi"/>
          <w:b/>
          <w:bCs/>
        </w:rPr>
        <w:t>ACKNOWLEDGEMENT</w:t>
      </w:r>
    </w:p>
    <w:p w14:paraId="1B7B5797" w14:textId="65DC09B4" w:rsidR="003D334A" w:rsidRPr="00AF3A1F" w:rsidRDefault="00125E27" w:rsidP="003D334A">
      <w:pPr>
        <w:spacing w:line="480" w:lineRule="auto"/>
        <w:jc w:val="both"/>
        <w:rPr>
          <w:rFonts w:asciiTheme="majorBidi" w:hAnsiTheme="majorBidi" w:cstheme="majorBidi"/>
        </w:rPr>
      </w:pPr>
      <w:r>
        <w:rPr>
          <w:rFonts w:asciiTheme="majorBidi" w:hAnsiTheme="majorBidi" w:cstheme="majorBidi"/>
        </w:rPr>
        <w:t>The authors declare that no financial support, grants, or commercial interests were received for this study. All aspects of the study were conducted without external funding or sponsorship</w:t>
      </w:r>
      <w:r w:rsidR="003D334A">
        <w:rPr>
          <w:rFonts w:asciiTheme="majorBidi" w:hAnsiTheme="majorBidi" w:cstheme="majorBidi"/>
        </w:rPr>
        <w:t>.</w:t>
      </w:r>
    </w:p>
    <w:p w14:paraId="369BD483" w14:textId="26FE326B" w:rsidR="00A8572F" w:rsidRPr="00AF3A1F" w:rsidRDefault="00674217" w:rsidP="00AF3A1F">
      <w:pPr>
        <w:spacing w:line="480" w:lineRule="auto"/>
        <w:jc w:val="both"/>
        <w:rPr>
          <w:rFonts w:asciiTheme="majorBidi" w:hAnsiTheme="majorBidi" w:cstheme="majorBidi"/>
          <w:b/>
          <w:bCs/>
        </w:rPr>
      </w:pPr>
      <w:r w:rsidRPr="00AF3A1F">
        <w:rPr>
          <w:rFonts w:asciiTheme="majorBidi" w:hAnsiTheme="majorBidi" w:cstheme="majorBidi"/>
          <w:b/>
          <w:bCs/>
        </w:rPr>
        <w:t>REFERENCES</w:t>
      </w:r>
    </w:p>
    <w:p w14:paraId="6AADDF03" w14:textId="77777777" w:rsidR="00E64A28" w:rsidRPr="00E64A28" w:rsidRDefault="00C97202" w:rsidP="00E64A28">
      <w:pPr>
        <w:pStyle w:val="EndNoteBibliography"/>
        <w:spacing w:after="0"/>
      </w:pPr>
      <w:r w:rsidRPr="00AF3A1F">
        <w:rPr>
          <w:rFonts w:asciiTheme="majorBidi" w:hAnsiTheme="majorBidi" w:cstheme="majorBidi"/>
        </w:rPr>
        <w:fldChar w:fldCharType="begin"/>
      </w:r>
      <w:r w:rsidRPr="00AF3A1F">
        <w:rPr>
          <w:rFonts w:asciiTheme="majorBidi" w:hAnsiTheme="majorBidi" w:cstheme="majorBidi"/>
        </w:rPr>
        <w:instrText xml:space="preserve"> ADDIN EN.REFLIST </w:instrText>
      </w:r>
      <w:r w:rsidRPr="00AF3A1F">
        <w:rPr>
          <w:rFonts w:asciiTheme="majorBidi" w:hAnsiTheme="majorBidi" w:cstheme="majorBidi"/>
        </w:rPr>
        <w:fldChar w:fldCharType="separate"/>
      </w:r>
      <w:r w:rsidR="00E64A28" w:rsidRPr="00E64A28">
        <w:t>1.</w:t>
      </w:r>
      <w:r w:rsidR="00E64A28" w:rsidRPr="00E64A28">
        <w:tab/>
        <w:t xml:space="preserve">Bhandari B, Quintanilla Rodriguez B, Masood W. Ischemic Cardiomyopathy.[Updated 2022 Aug 1]. </w:t>
      </w:r>
      <w:r w:rsidR="00E64A28" w:rsidRPr="00E64A28">
        <w:rPr>
          <w:i/>
        </w:rPr>
        <w:t>StatPearls [Internet] Treasure Island (FL): StatPearls Publishing</w:t>
      </w:r>
      <w:r w:rsidR="00E64A28" w:rsidRPr="00E64A28">
        <w:t>. 2023;</w:t>
      </w:r>
    </w:p>
    <w:p w14:paraId="45E77ECE" w14:textId="77777777" w:rsidR="00E64A28" w:rsidRPr="00E64A28" w:rsidRDefault="00E64A28" w:rsidP="00E64A28">
      <w:pPr>
        <w:pStyle w:val="EndNoteBibliography"/>
        <w:spacing w:after="0"/>
      </w:pPr>
      <w:r w:rsidRPr="00E64A28">
        <w:t>2.</w:t>
      </w:r>
      <w:r w:rsidRPr="00E64A28">
        <w:tab/>
        <w:t xml:space="preserve">Felker GM, Shaw LK, O’Connor CM. A standardized definition of ischemic cardiomyopathy for use in clinical research. </w:t>
      </w:r>
      <w:r w:rsidRPr="00E64A28">
        <w:rPr>
          <w:i/>
        </w:rPr>
        <w:t>Journal of the American College of Cardiology</w:t>
      </w:r>
      <w:r w:rsidRPr="00E64A28">
        <w:t xml:space="preserve">. 2002;39(2):210-218. </w:t>
      </w:r>
    </w:p>
    <w:p w14:paraId="45D7E0E6" w14:textId="77777777" w:rsidR="00E64A28" w:rsidRPr="00E64A28" w:rsidRDefault="00E64A28" w:rsidP="00E64A28">
      <w:pPr>
        <w:pStyle w:val="EndNoteBibliography"/>
      </w:pPr>
      <w:r w:rsidRPr="00E64A28">
        <w:t>3.</w:t>
      </w:r>
      <w:r w:rsidRPr="00E64A28">
        <w:tab/>
        <w:t xml:space="preserve">Del Buono MG, Moroni F, Montone RA, Azzalini L, Sanna T, Abbate A. Ischemic cardiomyopathy and heart failure after acute myocardial infarction. </w:t>
      </w:r>
      <w:r w:rsidRPr="00E64A28">
        <w:rPr>
          <w:i/>
        </w:rPr>
        <w:t>Current Cardiology Reports</w:t>
      </w:r>
      <w:r w:rsidRPr="00E64A28">
        <w:t xml:space="preserve">. 2022;24(10):1505-1515. </w:t>
      </w:r>
    </w:p>
    <w:p w14:paraId="2969320E" w14:textId="460EEE47" w:rsidR="007A0C2F" w:rsidRPr="00AF3A1F" w:rsidRDefault="00C97202" w:rsidP="00E64A28">
      <w:pPr>
        <w:spacing w:line="480" w:lineRule="auto"/>
        <w:jc w:val="both"/>
        <w:rPr>
          <w:rFonts w:asciiTheme="majorBidi" w:hAnsiTheme="majorBidi" w:cstheme="majorBidi"/>
        </w:rPr>
      </w:pPr>
      <w:r w:rsidRPr="00AF3A1F">
        <w:rPr>
          <w:rFonts w:asciiTheme="majorBidi" w:hAnsiTheme="majorBidi" w:cstheme="majorBidi"/>
        </w:rPr>
        <w:fldChar w:fldCharType="end"/>
      </w:r>
    </w:p>
    <w:sectPr w:rsidR="007A0C2F" w:rsidRPr="00AF3A1F" w:rsidSect="00AF3A1F">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38CDEEE" w14:textId="77777777" w:rsidR="009D4A27" w:rsidRDefault="009D4A27" w:rsidP="00AF3A1F">
      <w:pPr>
        <w:spacing w:after="0" w:line="240" w:lineRule="auto"/>
      </w:pPr>
      <w:r>
        <w:separator/>
      </w:r>
    </w:p>
  </w:endnote>
  <w:endnote w:type="continuationSeparator" w:id="0">
    <w:p w14:paraId="10E0D7E3" w14:textId="77777777" w:rsidR="009D4A27" w:rsidRDefault="009D4A27" w:rsidP="00AF3A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06588032"/>
      <w:docPartObj>
        <w:docPartGallery w:val="Page Numbers (Bottom of Page)"/>
        <w:docPartUnique/>
      </w:docPartObj>
    </w:sdtPr>
    <w:sdtEndPr>
      <w:rPr>
        <w:noProof/>
      </w:rPr>
    </w:sdtEndPr>
    <w:sdtContent>
      <w:p w14:paraId="34243F2F" w14:textId="3493BD29" w:rsidR="00AF3A1F" w:rsidRDefault="00AF3A1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38D6DC7" w14:textId="77777777" w:rsidR="00AF3A1F" w:rsidRDefault="00AF3A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71678C4" w14:textId="77777777" w:rsidR="009D4A27" w:rsidRDefault="009D4A27" w:rsidP="00AF3A1F">
      <w:pPr>
        <w:spacing w:after="0" w:line="240" w:lineRule="auto"/>
      </w:pPr>
      <w:r>
        <w:separator/>
      </w:r>
    </w:p>
  </w:footnote>
  <w:footnote w:type="continuationSeparator" w:id="0">
    <w:p w14:paraId="6574BC9C" w14:textId="77777777" w:rsidR="009D4A27" w:rsidRDefault="009D4A27" w:rsidP="00AF3A1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4DA5665"/>
    <w:multiLevelType w:val="multilevel"/>
    <w:tmpl w:val="51DCC1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21413346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24FAA"/>
    <w:rsid w:val="0000174F"/>
    <w:rsid w:val="00022DB3"/>
    <w:rsid w:val="00024407"/>
    <w:rsid w:val="000263B0"/>
    <w:rsid w:val="00032677"/>
    <w:rsid w:val="00037C55"/>
    <w:rsid w:val="00047F68"/>
    <w:rsid w:val="0006164D"/>
    <w:rsid w:val="00065035"/>
    <w:rsid w:val="000665E9"/>
    <w:rsid w:val="000670C3"/>
    <w:rsid w:val="0008376B"/>
    <w:rsid w:val="000913BE"/>
    <w:rsid w:val="000A54B1"/>
    <w:rsid w:val="000C5498"/>
    <w:rsid w:val="000D5B1C"/>
    <w:rsid w:val="000E3FD9"/>
    <w:rsid w:val="000E607E"/>
    <w:rsid w:val="000F466E"/>
    <w:rsid w:val="0010081F"/>
    <w:rsid w:val="00106A3C"/>
    <w:rsid w:val="00110628"/>
    <w:rsid w:val="00124ED9"/>
    <w:rsid w:val="00124F00"/>
    <w:rsid w:val="00125B47"/>
    <w:rsid w:val="00125E27"/>
    <w:rsid w:val="00127B07"/>
    <w:rsid w:val="001335C2"/>
    <w:rsid w:val="00133B52"/>
    <w:rsid w:val="00142806"/>
    <w:rsid w:val="00152DD0"/>
    <w:rsid w:val="00156671"/>
    <w:rsid w:val="00170233"/>
    <w:rsid w:val="0017347A"/>
    <w:rsid w:val="001758C1"/>
    <w:rsid w:val="0018345D"/>
    <w:rsid w:val="00197DB8"/>
    <w:rsid w:val="001A6285"/>
    <w:rsid w:val="001B50A4"/>
    <w:rsid w:val="001C5451"/>
    <w:rsid w:val="001D458B"/>
    <w:rsid w:val="001D5775"/>
    <w:rsid w:val="001E2354"/>
    <w:rsid w:val="001F3858"/>
    <w:rsid w:val="001F43F7"/>
    <w:rsid w:val="001F5BD2"/>
    <w:rsid w:val="00222D47"/>
    <w:rsid w:val="0022373F"/>
    <w:rsid w:val="0023092C"/>
    <w:rsid w:val="00230C8E"/>
    <w:rsid w:val="00240291"/>
    <w:rsid w:val="00252B16"/>
    <w:rsid w:val="00256FE5"/>
    <w:rsid w:val="002663E6"/>
    <w:rsid w:val="00282273"/>
    <w:rsid w:val="00291A51"/>
    <w:rsid w:val="002969CB"/>
    <w:rsid w:val="002A20A4"/>
    <w:rsid w:val="002A3D85"/>
    <w:rsid w:val="002D07CD"/>
    <w:rsid w:val="002E0861"/>
    <w:rsid w:val="002E2B02"/>
    <w:rsid w:val="002E58D3"/>
    <w:rsid w:val="0030272C"/>
    <w:rsid w:val="003078C5"/>
    <w:rsid w:val="00337AAD"/>
    <w:rsid w:val="00352E44"/>
    <w:rsid w:val="003547AC"/>
    <w:rsid w:val="003724DE"/>
    <w:rsid w:val="003837CE"/>
    <w:rsid w:val="00385EC5"/>
    <w:rsid w:val="003A1E09"/>
    <w:rsid w:val="003D334A"/>
    <w:rsid w:val="003D7F99"/>
    <w:rsid w:val="003E11C1"/>
    <w:rsid w:val="003F0052"/>
    <w:rsid w:val="003F614E"/>
    <w:rsid w:val="00404752"/>
    <w:rsid w:val="004114B7"/>
    <w:rsid w:val="0041175C"/>
    <w:rsid w:val="00422A4F"/>
    <w:rsid w:val="00422DFC"/>
    <w:rsid w:val="00437F3E"/>
    <w:rsid w:val="00443166"/>
    <w:rsid w:val="0044699D"/>
    <w:rsid w:val="0047339D"/>
    <w:rsid w:val="004866D8"/>
    <w:rsid w:val="00493594"/>
    <w:rsid w:val="004B278F"/>
    <w:rsid w:val="004B3D88"/>
    <w:rsid w:val="004B4D14"/>
    <w:rsid w:val="004D2578"/>
    <w:rsid w:val="004D450A"/>
    <w:rsid w:val="004E3475"/>
    <w:rsid w:val="004E5C5C"/>
    <w:rsid w:val="004E5DB7"/>
    <w:rsid w:val="00504385"/>
    <w:rsid w:val="00504536"/>
    <w:rsid w:val="005131A4"/>
    <w:rsid w:val="00520060"/>
    <w:rsid w:val="005243E3"/>
    <w:rsid w:val="00527534"/>
    <w:rsid w:val="005351F8"/>
    <w:rsid w:val="005458F6"/>
    <w:rsid w:val="005478FD"/>
    <w:rsid w:val="00557366"/>
    <w:rsid w:val="00573D60"/>
    <w:rsid w:val="00575B10"/>
    <w:rsid w:val="00575EBB"/>
    <w:rsid w:val="005944F5"/>
    <w:rsid w:val="005A2537"/>
    <w:rsid w:val="005A333D"/>
    <w:rsid w:val="005A5C0F"/>
    <w:rsid w:val="005D09CC"/>
    <w:rsid w:val="005D0B57"/>
    <w:rsid w:val="005F58EB"/>
    <w:rsid w:val="0060378D"/>
    <w:rsid w:val="00611352"/>
    <w:rsid w:val="00617A50"/>
    <w:rsid w:val="00623D32"/>
    <w:rsid w:val="00641DDD"/>
    <w:rsid w:val="00661982"/>
    <w:rsid w:val="0067075E"/>
    <w:rsid w:val="00674217"/>
    <w:rsid w:val="00683144"/>
    <w:rsid w:val="00685541"/>
    <w:rsid w:val="006861F9"/>
    <w:rsid w:val="00691CEF"/>
    <w:rsid w:val="00693DAD"/>
    <w:rsid w:val="006C11C7"/>
    <w:rsid w:val="006C4AAD"/>
    <w:rsid w:val="006D1538"/>
    <w:rsid w:val="006D72B9"/>
    <w:rsid w:val="006F2671"/>
    <w:rsid w:val="006F2EE0"/>
    <w:rsid w:val="006F4AD6"/>
    <w:rsid w:val="006F7142"/>
    <w:rsid w:val="00707739"/>
    <w:rsid w:val="00721CCA"/>
    <w:rsid w:val="007428F0"/>
    <w:rsid w:val="007476EF"/>
    <w:rsid w:val="00752E34"/>
    <w:rsid w:val="00762E1A"/>
    <w:rsid w:val="007636AC"/>
    <w:rsid w:val="00766ED3"/>
    <w:rsid w:val="007706C2"/>
    <w:rsid w:val="007772CE"/>
    <w:rsid w:val="00784191"/>
    <w:rsid w:val="007858A2"/>
    <w:rsid w:val="0079431F"/>
    <w:rsid w:val="007A0C2F"/>
    <w:rsid w:val="007A1F5E"/>
    <w:rsid w:val="007A34F2"/>
    <w:rsid w:val="007A3833"/>
    <w:rsid w:val="007A6C63"/>
    <w:rsid w:val="007B532A"/>
    <w:rsid w:val="007B66B3"/>
    <w:rsid w:val="007C48E8"/>
    <w:rsid w:val="007D1DCD"/>
    <w:rsid w:val="007D299E"/>
    <w:rsid w:val="007D6D32"/>
    <w:rsid w:val="007E0C80"/>
    <w:rsid w:val="007E538C"/>
    <w:rsid w:val="007F316A"/>
    <w:rsid w:val="00807544"/>
    <w:rsid w:val="00816FBA"/>
    <w:rsid w:val="00836865"/>
    <w:rsid w:val="0084227B"/>
    <w:rsid w:val="00860AC7"/>
    <w:rsid w:val="00862AA4"/>
    <w:rsid w:val="00870819"/>
    <w:rsid w:val="008778EF"/>
    <w:rsid w:val="00894881"/>
    <w:rsid w:val="00895130"/>
    <w:rsid w:val="008A1811"/>
    <w:rsid w:val="008A4F0F"/>
    <w:rsid w:val="008B22C2"/>
    <w:rsid w:val="008B73D5"/>
    <w:rsid w:val="008C6031"/>
    <w:rsid w:val="008D1340"/>
    <w:rsid w:val="008E10FC"/>
    <w:rsid w:val="008E28B1"/>
    <w:rsid w:val="008E6CB7"/>
    <w:rsid w:val="008F1C1C"/>
    <w:rsid w:val="00903652"/>
    <w:rsid w:val="00903B93"/>
    <w:rsid w:val="009247D3"/>
    <w:rsid w:val="009318B8"/>
    <w:rsid w:val="0093562B"/>
    <w:rsid w:val="00937EF7"/>
    <w:rsid w:val="00966CCD"/>
    <w:rsid w:val="009738A5"/>
    <w:rsid w:val="009751AA"/>
    <w:rsid w:val="009752BB"/>
    <w:rsid w:val="00994A76"/>
    <w:rsid w:val="009B2947"/>
    <w:rsid w:val="009B56BC"/>
    <w:rsid w:val="009B7352"/>
    <w:rsid w:val="009C5246"/>
    <w:rsid w:val="009D4A27"/>
    <w:rsid w:val="009E7C7E"/>
    <w:rsid w:val="00A01815"/>
    <w:rsid w:val="00A06DE1"/>
    <w:rsid w:val="00A24727"/>
    <w:rsid w:val="00A31E84"/>
    <w:rsid w:val="00A35636"/>
    <w:rsid w:val="00A37C8F"/>
    <w:rsid w:val="00A53D93"/>
    <w:rsid w:val="00A67095"/>
    <w:rsid w:val="00A7006F"/>
    <w:rsid w:val="00A82209"/>
    <w:rsid w:val="00A82579"/>
    <w:rsid w:val="00A8572F"/>
    <w:rsid w:val="00A85CD9"/>
    <w:rsid w:val="00A926CE"/>
    <w:rsid w:val="00A955FA"/>
    <w:rsid w:val="00AC0F23"/>
    <w:rsid w:val="00AC2BC5"/>
    <w:rsid w:val="00AD2222"/>
    <w:rsid w:val="00AE1662"/>
    <w:rsid w:val="00AF11B7"/>
    <w:rsid w:val="00AF3A1F"/>
    <w:rsid w:val="00AF5F55"/>
    <w:rsid w:val="00B03FC0"/>
    <w:rsid w:val="00B04AD0"/>
    <w:rsid w:val="00B24FAA"/>
    <w:rsid w:val="00B27BE3"/>
    <w:rsid w:val="00B357AC"/>
    <w:rsid w:val="00B36F96"/>
    <w:rsid w:val="00B540D0"/>
    <w:rsid w:val="00B65F8E"/>
    <w:rsid w:val="00B72637"/>
    <w:rsid w:val="00B832F3"/>
    <w:rsid w:val="00BA3F91"/>
    <w:rsid w:val="00BB0ADE"/>
    <w:rsid w:val="00BD1DF4"/>
    <w:rsid w:val="00BD7351"/>
    <w:rsid w:val="00BF0AD4"/>
    <w:rsid w:val="00BF0B4B"/>
    <w:rsid w:val="00C01AA6"/>
    <w:rsid w:val="00C1182F"/>
    <w:rsid w:val="00C57ACB"/>
    <w:rsid w:val="00C643E3"/>
    <w:rsid w:val="00C649F5"/>
    <w:rsid w:val="00C65CDB"/>
    <w:rsid w:val="00C66AF2"/>
    <w:rsid w:val="00C74677"/>
    <w:rsid w:val="00C75531"/>
    <w:rsid w:val="00C97202"/>
    <w:rsid w:val="00CB1310"/>
    <w:rsid w:val="00CB348A"/>
    <w:rsid w:val="00CB5FF0"/>
    <w:rsid w:val="00CB7214"/>
    <w:rsid w:val="00CE2DBB"/>
    <w:rsid w:val="00CF45BF"/>
    <w:rsid w:val="00D006C2"/>
    <w:rsid w:val="00D02925"/>
    <w:rsid w:val="00D0630E"/>
    <w:rsid w:val="00D315AD"/>
    <w:rsid w:val="00D5348B"/>
    <w:rsid w:val="00D55F67"/>
    <w:rsid w:val="00D8686F"/>
    <w:rsid w:val="00D945BE"/>
    <w:rsid w:val="00D962C6"/>
    <w:rsid w:val="00D969D2"/>
    <w:rsid w:val="00DA3522"/>
    <w:rsid w:val="00DA6060"/>
    <w:rsid w:val="00DD5ECF"/>
    <w:rsid w:val="00DE2EC3"/>
    <w:rsid w:val="00E15CB6"/>
    <w:rsid w:val="00E16898"/>
    <w:rsid w:val="00E31050"/>
    <w:rsid w:val="00E474E0"/>
    <w:rsid w:val="00E54133"/>
    <w:rsid w:val="00E61577"/>
    <w:rsid w:val="00E64A28"/>
    <w:rsid w:val="00E67EDE"/>
    <w:rsid w:val="00E7089A"/>
    <w:rsid w:val="00E742AF"/>
    <w:rsid w:val="00E77CE5"/>
    <w:rsid w:val="00E81624"/>
    <w:rsid w:val="00E95AE3"/>
    <w:rsid w:val="00EA54FB"/>
    <w:rsid w:val="00EE0D7E"/>
    <w:rsid w:val="00EE118E"/>
    <w:rsid w:val="00F25C98"/>
    <w:rsid w:val="00F26A49"/>
    <w:rsid w:val="00F41563"/>
    <w:rsid w:val="00F53011"/>
    <w:rsid w:val="00F54162"/>
    <w:rsid w:val="00F5689A"/>
    <w:rsid w:val="00F63B3C"/>
    <w:rsid w:val="00F73744"/>
    <w:rsid w:val="00F771D6"/>
    <w:rsid w:val="00F91CCA"/>
    <w:rsid w:val="00F922D5"/>
    <w:rsid w:val="00F93232"/>
    <w:rsid w:val="00F945A8"/>
    <w:rsid w:val="00F95D17"/>
    <w:rsid w:val="00FA30F4"/>
    <w:rsid w:val="00FA4E79"/>
    <w:rsid w:val="00FA665B"/>
    <w:rsid w:val="00FA7C3A"/>
    <w:rsid w:val="00FC1AC3"/>
    <w:rsid w:val="00FC5E2E"/>
    <w:rsid w:val="00FC7EB8"/>
    <w:rsid w:val="00FE7914"/>
    <w:rsid w:val="00FF2C6E"/>
    <w:rsid w:val="00FF40B0"/>
    <w:rsid w:val="00FF5BE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D6C660"/>
  <w15:chartTrackingRefBased/>
  <w15:docId w15:val="{A33724AF-6CE1-4B4E-8341-28F243735B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244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972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97202"/>
    <w:rPr>
      <w:rFonts w:ascii="Calibri" w:hAnsi="Calibri" w:cs="Calibri"/>
      <w:noProof/>
    </w:rPr>
  </w:style>
  <w:style w:type="paragraph" w:customStyle="1" w:styleId="EndNoteBibliography">
    <w:name w:val="EndNote Bibliography"/>
    <w:basedOn w:val="Normal"/>
    <w:link w:val="EndNoteBibliographyChar"/>
    <w:rsid w:val="00C972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97202"/>
    <w:rPr>
      <w:rFonts w:ascii="Calibri" w:hAnsi="Calibri" w:cs="Calibri"/>
      <w:noProof/>
    </w:rPr>
  </w:style>
  <w:style w:type="paragraph" w:styleId="Header">
    <w:name w:val="header"/>
    <w:basedOn w:val="Normal"/>
    <w:link w:val="HeaderChar"/>
    <w:uiPriority w:val="99"/>
    <w:unhideWhenUsed/>
    <w:rsid w:val="00AF3A1F"/>
    <w:pPr>
      <w:tabs>
        <w:tab w:val="center" w:pos="4320"/>
        <w:tab w:val="right" w:pos="8640"/>
      </w:tabs>
      <w:spacing w:after="0" w:line="240" w:lineRule="auto"/>
    </w:pPr>
  </w:style>
  <w:style w:type="character" w:customStyle="1" w:styleId="HeaderChar">
    <w:name w:val="Header Char"/>
    <w:basedOn w:val="DefaultParagraphFont"/>
    <w:link w:val="Header"/>
    <w:uiPriority w:val="99"/>
    <w:rsid w:val="00AF3A1F"/>
  </w:style>
  <w:style w:type="paragraph" w:styleId="Footer">
    <w:name w:val="footer"/>
    <w:basedOn w:val="Normal"/>
    <w:link w:val="FooterChar"/>
    <w:uiPriority w:val="99"/>
    <w:unhideWhenUsed/>
    <w:rsid w:val="00AF3A1F"/>
    <w:pPr>
      <w:tabs>
        <w:tab w:val="center" w:pos="4320"/>
        <w:tab w:val="right" w:pos="8640"/>
      </w:tabs>
      <w:spacing w:after="0" w:line="240" w:lineRule="auto"/>
    </w:pPr>
  </w:style>
  <w:style w:type="character" w:customStyle="1" w:styleId="FooterChar">
    <w:name w:val="Footer Char"/>
    <w:basedOn w:val="DefaultParagraphFont"/>
    <w:link w:val="Footer"/>
    <w:uiPriority w:val="99"/>
    <w:rsid w:val="00AF3A1F"/>
  </w:style>
  <w:style w:type="character" w:styleId="Hyperlink">
    <w:name w:val="Hyperlink"/>
    <w:basedOn w:val="DefaultParagraphFont"/>
    <w:uiPriority w:val="99"/>
    <w:unhideWhenUsed/>
    <w:rsid w:val="00C66AF2"/>
    <w:rPr>
      <w:color w:val="0563C1" w:themeColor="hyperlink"/>
      <w:u w:val="single"/>
    </w:rPr>
  </w:style>
  <w:style w:type="character" w:styleId="UnresolvedMention">
    <w:name w:val="Unresolved Mention"/>
    <w:basedOn w:val="DefaultParagraphFont"/>
    <w:uiPriority w:val="99"/>
    <w:semiHidden/>
    <w:unhideWhenUsed/>
    <w:rsid w:val="00C66A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4480">
      <w:bodyDiv w:val="1"/>
      <w:marLeft w:val="0"/>
      <w:marRight w:val="0"/>
      <w:marTop w:val="0"/>
      <w:marBottom w:val="0"/>
      <w:divBdr>
        <w:top w:val="none" w:sz="0" w:space="0" w:color="auto"/>
        <w:left w:val="none" w:sz="0" w:space="0" w:color="auto"/>
        <w:bottom w:val="none" w:sz="0" w:space="0" w:color="auto"/>
        <w:right w:val="none" w:sz="0" w:space="0" w:color="auto"/>
      </w:divBdr>
    </w:div>
    <w:div w:id="266698447">
      <w:bodyDiv w:val="1"/>
      <w:marLeft w:val="0"/>
      <w:marRight w:val="0"/>
      <w:marTop w:val="0"/>
      <w:marBottom w:val="0"/>
      <w:divBdr>
        <w:top w:val="none" w:sz="0" w:space="0" w:color="auto"/>
        <w:left w:val="none" w:sz="0" w:space="0" w:color="auto"/>
        <w:bottom w:val="none" w:sz="0" w:space="0" w:color="auto"/>
        <w:right w:val="none" w:sz="0" w:space="0" w:color="auto"/>
      </w:divBdr>
    </w:div>
    <w:div w:id="442920521">
      <w:bodyDiv w:val="1"/>
      <w:marLeft w:val="0"/>
      <w:marRight w:val="0"/>
      <w:marTop w:val="0"/>
      <w:marBottom w:val="0"/>
      <w:divBdr>
        <w:top w:val="none" w:sz="0" w:space="0" w:color="auto"/>
        <w:left w:val="none" w:sz="0" w:space="0" w:color="auto"/>
        <w:bottom w:val="none" w:sz="0" w:space="0" w:color="auto"/>
        <w:right w:val="none" w:sz="0" w:space="0" w:color="auto"/>
      </w:divBdr>
    </w:div>
    <w:div w:id="646665175">
      <w:bodyDiv w:val="1"/>
      <w:marLeft w:val="0"/>
      <w:marRight w:val="0"/>
      <w:marTop w:val="0"/>
      <w:marBottom w:val="0"/>
      <w:divBdr>
        <w:top w:val="none" w:sz="0" w:space="0" w:color="auto"/>
        <w:left w:val="none" w:sz="0" w:space="0" w:color="auto"/>
        <w:bottom w:val="none" w:sz="0" w:space="0" w:color="auto"/>
        <w:right w:val="none" w:sz="0" w:space="0" w:color="auto"/>
      </w:divBdr>
    </w:div>
    <w:div w:id="695622835">
      <w:bodyDiv w:val="1"/>
      <w:marLeft w:val="0"/>
      <w:marRight w:val="0"/>
      <w:marTop w:val="0"/>
      <w:marBottom w:val="0"/>
      <w:divBdr>
        <w:top w:val="none" w:sz="0" w:space="0" w:color="auto"/>
        <w:left w:val="none" w:sz="0" w:space="0" w:color="auto"/>
        <w:bottom w:val="none" w:sz="0" w:space="0" w:color="auto"/>
        <w:right w:val="none" w:sz="0" w:space="0" w:color="auto"/>
      </w:divBdr>
    </w:div>
    <w:div w:id="827554892">
      <w:bodyDiv w:val="1"/>
      <w:marLeft w:val="0"/>
      <w:marRight w:val="0"/>
      <w:marTop w:val="0"/>
      <w:marBottom w:val="0"/>
      <w:divBdr>
        <w:top w:val="none" w:sz="0" w:space="0" w:color="auto"/>
        <w:left w:val="none" w:sz="0" w:space="0" w:color="auto"/>
        <w:bottom w:val="none" w:sz="0" w:space="0" w:color="auto"/>
        <w:right w:val="none" w:sz="0" w:space="0" w:color="auto"/>
      </w:divBdr>
    </w:div>
    <w:div w:id="835263126">
      <w:bodyDiv w:val="1"/>
      <w:marLeft w:val="0"/>
      <w:marRight w:val="0"/>
      <w:marTop w:val="0"/>
      <w:marBottom w:val="0"/>
      <w:divBdr>
        <w:top w:val="none" w:sz="0" w:space="0" w:color="auto"/>
        <w:left w:val="none" w:sz="0" w:space="0" w:color="auto"/>
        <w:bottom w:val="none" w:sz="0" w:space="0" w:color="auto"/>
        <w:right w:val="none" w:sz="0" w:space="0" w:color="auto"/>
      </w:divBdr>
    </w:div>
    <w:div w:id="963653434">
      <w:bodyDiv w:val="1"/>
      <w:marLeft w:val="0"/>
      <w:marRight w:val="0"/>
      <w:marTop w:val="0"/>
      <w:marBottom w:val="0"/>
      <w:divBdr>
        <w:top w:val="none" w:sz="0" w:space="0" w:color="auto"/>
        <w:left w:val="none" w:sz="0" w:space="0" w:color="auto"/>
        <w:bottom w:val="none" w:sz="0" w:space="0" w:color="auto"/>
        <w:right w:val="none" w:sz="0" w:space="0" w:color="auto"/>
      </w:divBdr>
    </w:div>
    <w:div w:id="1230071873">
      <w:bodyDiv w:val="1"/>
      <w:marLeft w:val="0"/>
      <w:marRight w:val="0"/>
      <w:marTop w:val="0"/>
      <w:marBottom w:val="0"/>
      <w:divBdr>
        <w:top w:val="none" w:sz="0" w:space="0" w:color="auto"/>
        <w:left w:val="none" w:sz="0" w:space="0" w:color="auto"/>
        <w:bottom w:val="none" w:sz="0" w:space="0" w:color="auto"/>
        <w:right w:val="none" w:sz="0" w:space="0" w:color="auto"/>
      </w:divBdr>
    </w:div>
    <w:div w:id="1439720598">
      <w:bodyDiv w:val="1"/>
      <w:marLeft w:val="0"/>
      <w:marRight w:val="0"/>
      <w:marTop w:val="0"/>
      <w:marBottom w:val="0"/>
      <w:divBdr>
        <w:top w:val="none" w:sz="0" w:space="0" w:color="auto"/>
        <w:left w:val="none" w:sz="0" w:space="0" w:color="auto"/>
        <w:bottom w:val="none" w:sz="0" w:space="0" w:color="auto"/>
        <w:right w:val="none" w:sz="0" w:space="0" w:color="auto"/>
      </w:divBdr>
    </w:div>
    <w:div w:id="1588686108">
      <w:bodyDiv w:val="1"/>
      <w:marLeft w:val="0"/>
      <w:marRight w:val="0"/>
      <w:marTop w:val="0"/>
      <w:marBottom w:val="0"/>
      <w:divBdr>
        <w:top w:val="none" w:sz="0" w:space="0" w:color="auto"/>
        <w:left w:val="none" w:sz="0" w:space="0" w:color="auto"/>
        <w:bottom w:val="none" w:sz="0" w:space="0" w:color="auto"/>
        <w:right w:val="none" w:sz="0" w:space="0" w:color="auto"/>
      </w:divBdr>
    </w:div>
    <w:div w:id="1598516527">
      <w:bodyDiv w:val="1"/>
      <w:marLeft w:val="0"/>
      <w:marRight w:val="0"/>
      <w:marTop w:val="0"/>
      <w:marBottom w:val="0"/>
      <w:divBdr>
        <w:top w:val="none" w:sz="0" w:space="0" w:color="auto"/>
        <w:left w:val="none" w:sz="0" w:space="0" w:color="auto"/>
        <w:bottom w:val="none" w:sz="0" w:space="0" w:color="auto"/>
        <w:right w:val="none" w:sz="0" w:space="0" w:color="auto"/>
      </w:divBdr>
    </w:div>
    <w:div w:id="1693872659">
      <w:bodyDiv w:val="1"/>
      <w:marLeft w:val="0"/>
      <w:marRight w:val="0"/>
      <w:marTop w:val="0"/>
      <w:marBottom w:val="0"/>
      <w:divBdr>
        <w:top w:val="none" w:sz="0" w:space="0" w:color="auto"/>
        <w:left w:val="none" w:sz="0" w:space="0" w:color="auto"/>
        <w:bottom w:val="none" w:sz="0" w:space="0" w:color="auto"/>
        <w:right w:val="none" w:sz="0" w:space="0" w:color="auto"/>
      </w:divBdr>
    </w:div>
    <w:div w:id="1753316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Sherzad.aismael@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63</TotalTime>
  <Pages>5</Pages>
  <Words>1729</Words>
  <Characters>9861</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nd azad</dc:creator>
  <cp:keywords/>
  <dc:description/>
  <cp:lastModifiedBy>dostyg -99</cp:lastModifiedBy>
  <cp:revision>14</cp:revision>
  <cp:lastPrinted>2024-10-24T19:41:00Z</cp:lastPrinted>
  <dcterms:created xsi:type="dcterms:W3CDTF">2024-10-24T19:29:00Z</dcterms:created>
  <dcterms:modified xsi:type="dcterms:W3CDTF">2024-11-19T10:00:00Z</dcterms:modified>
</cp:coreProperties>
</file>